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8BD959" w14:textId="5094A45C" w:rsidR="005812E2" w:rsidRPr="00765329" w:rsidRDefault="00765329" w:rsidP="00765329">
      <w:pPr>
        <w:pStyle w:val="Heading2"/>
        <w:numPr>
          <w:ilvl w:val="0"/>
          <w:numId w:val="0"/>
        </w:numPr>
        <w:spacing w:line="276" w:lineRule="auto"/>
        <w:jc w:val="center"/>
        <w:rPr>
          <w:rFonts w:asciiTheme="minorHAnsi" w:hAnsiTheme="minorHAnsi" w:cstheme="minorHAnsi"/>
          <w:sz w:val="32"/>
          <w:szCs w:val="32"/>
        </w:rPr>
      </w:pPr>
      <w:r w:rsidRPr="00765329">
        <w:rPr>
          <w:rFonts w:asciiTheme="minorHAnsi" w:hAnsiTheme="minorHAnsi" w:cstheme="minorHAnsi"/>
          <w:spacing w:val="-1"/>
          <w:sz w:val="32"/>
          <w:szCs w:val="32"/>
        </w:rPr>
        <w:t xml:space="preserve">POD-RBF </w:t>
      </w:r>
    </w:p>
    <w:p w14:paraId="6FB3E398" w14:textId="77777777" w:rsidR="00765329" w:rsidRPr="00765329" w:rsidRDefault="00765329" w:rsidP="00765329"/>
    <w:p w14:paraId="651E1282" w14:textId="77777777" w:rsidR="000E3245" w:rsidRPr="0061279F" w:rsidRDefault="000E3245" w:rsidP="00A8037C">
      <w:pPr>
        <w:spacing w:after="240" w:line="276" w:lineRule="auto"/>
        <w:ind w:firstLine="0"/>
        <w:jc w:val="both"/>
        <w:rPr>
          <w:rFonts w:asciiTheme="minorHAnsi" w:eastAsia="Calibri" w:hAnsiTheme="minorHAnsi" w:cstheme="minorHAnsi"/>
          <w:b/>
          <w:i/>
          <w:iCs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POD </w:t>
      </w:r>
      <w:r w:rsidR="00CD6BEB" w:rsidRPr="0061279F">
        <w:rPr>
          <w:rFonts w:asciiTheme="minorHAnsi" w:hAnsiTheme="minorHAnsi" w:cstheme="minorHAnsi"/>
          <w:spacing w:val="-1"/>
          <w:sz w:val="22"/>
          <w:szCs w:val="22"/>
        </w:rPr>
        <w:t>is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used to build </w:t>
      </w:r>
      <w:r w:rsidR="00CD6BEB" w:rsidRPr="0061279F">
        <w:rPr>
          <w:rFonts w:asciiTheme="minorHAnsi" w:hAnsiTheme="minorHAnsi" w:cstheme="minorHAnsi"/>
          <w:spacing w:val="-1"/>
          <w:sz w:val="22"/>
          <w:szCs w:val="22"/>
        </w:rPr>
        <w:t>the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model </w:t>
      </w:r>
      <w:r w:rsidR="00CD6BEB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at </w:t>
      </w:r>
      <w:r w:rsidR="00EA4F4F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calculates the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boundary displacement field</w:t>
      </w:r>
      <w:r w:rsidR="00EA4F4F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4B6D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caused by </w:t>
      </w:r>
      <w:r w:rsidR="00EA4F4F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unknown cracks within a limited range of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sizes and orientations. </w:t>
      </w:r>
      <w:r w:rsidR="00EA4F4F" w:rsidRPr="0061279F">
        <w:rPr>
          <w:rFonts w:asciiTheme="minorHAnsi" w:hAnsiTheme="minorHAnsi" w:cstheme="minorHAnsi"/>
          <w:spacing w:val="-1"/>
          <w:sz w:val="22"/>
          <w:szCs w:val="22"/>
        </w:rPr>
        <w:t>Using a set of b</w:t>
      </w:r>
      <w:r w:rsidR="00627B7B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undary displacements</w:t>
      </w:r>
      <w:r w:rsidR="00EA4F4F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fields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issued </w:t>
      </w:r>
      <w:r w:rsidR="00EA4F4F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from finite element simulations, called the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snapshot matrix U:</w:t>
      </w:r>
    </w:p>
    <w:p w14:paraId="4DB8E3A3" w14:textId="77777777" w:rsidR="000E3245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d>
          <m:dPr>
            <m:begChr m:val="["/>
            <m:endChr m:val="]"/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theme="minorHAnsi"/>
                    <w:spacing w:val="-1"/>
                    <w:sz w:val="22"/>
                    <w:szCs w:val="22"/>
                  </w:rPr>
                </m:ctrlPr>
              </m:mPr>
              <m:m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p>
                        </m:sSubSup>
                      </m:e>
                    </m:m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⋯</m:t>
                  </m:r>
                </m:e>
                <m:e>
                  <m:m>
                    <m:mPr>
                      <m:mcs>
                        <m:mc>
                          <m:mcPr>
                            <m:count m:val="1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S</m:t>
                            </m:r>
                          </m:sup>
                        </m:sSubSup>
                      </m:e>
                    </m:m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S</m:t>
                            </m:r>
                          </m:sup>
                        </m:sSubSup>
                      </m:e>
                    </m:mr>
                  </m:m>
                </m:e>
              </m:mr>
              <m:m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pacing w:val="-1"/>
                            <w:sz w:val="22"/>
                            <w:szCs w:val="22"/>
                          </w:rPr>
                          <m:t>⋮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pacing w:val="-1"/>
                            <w:sz w:val="22"/>
                            <w:szCs w:val="22"/>
                          </w:rPr>
                          <m:t xml:space="preserve">  ⋮</m:t>
                        </m:r>
                      </m:e>
                    </m:mr>
                  </m:m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⋱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⋮</m:t>
                  </m:r>
                </m:e>
              </m:mr>
              <m:m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mPr>
                    <m:m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N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1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N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pacing w:val="-1"/>
                                <w:sz w:val="22"/>
                                <w:szCs w:val="22"/>
                              </w:rPr>
                              <m:t>2</m:t>
                            </m:r>
                          </m:sup>
                        </m:sSubSup>
                      </m:e>
                    </m:mr>
                  </m:m>
                </m:e>
                <m:e>
                  <m:r>
                    <m:rPr>
                      <m:sty m:val="p"/>
                    </m:rPr>
                    <w:rPr>
                      <w:rFonts w:ascii="Cambria Math" w:hAnsi="Cambria Math" w:cstheme="minorHAnsi"/>
                      <w:spacing w:val="-1"/>
                      <w:sz w:val="22"/>
                      <w:szCs w:val="22"/>
                    </w:rPr>
                    <m:t>⋯</m:t>
                  </m:r>
                </m:e>
                <m:e>
                  <m:sSubSup>
                    <m:sSubSupPr>
                      <m:ctrl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  <m:t>N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pacing w:val="-1"/>
                          <w:sz w:val="22"/>
                          <w:szCs w:val="22"/>
                        </w:rPr>
                        <m:t>S</m:t>
                      </m:r>
                    </m:sup>
                  </m:sSubSup>
                </m:e>
              </m:mr>
            </m:m>
          </m:e>
        </m:d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53F6D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1)</w:t>
      </w:r>
    </w:p>
    <w:p w14:paraId="4901B8F5" w14:textId="4490123D" w:rsidR="00EA4F4F" w:rsidRPr="0061279F" w:rsidRDefault="00EA4F4F" w:rsidP="00A8037C">
      <w:pPr>
        <w:spacing w:before="240" w:line="276" w:lineRule="auto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Where 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N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is the total number of sensor points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, which are the points on the boundary where the displacement is measured. A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nd 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S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is the number of snapshot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vectors</w:t>
      </w:r>
      <m:oMath>
        <m:sSub>
          <m:sSub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 xml:space="preserve"> u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i</m:t>
            </m:r>
          </m:sub>
        </m:sSub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>,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ach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representing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the field caused by a crack with</w:t>
      </w:r>
      <w:r w:rsidR="00824E9B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different</w:t>
      </w:r>
      <w:r w:rsidR="005E4F6D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length and orientation.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On the other </w:t>
      </w:r>
      <w:r w:rsidR="000A3DBE" w:rsidRPr="0061279F">
        <w:rPr>
          <w:rFonts w:asciiTheme="minorHAnsi" w:hAnsiTheme="minorHAnsi" w:cstheme="minorHAnsi"/>
          <w:spacing w:val="-1"/>
          <w:sz w:val="22"/>
          <w:szCs w:val="22"/>
        </w:rPr>
        <w:t>hand,</w:t>
      </w:r>
      <w:r w:rsidRPr="0061279F">
        <w:rPr>
          <w:rFonts w:asciiTheme="minorHAnsi" w:hAnsiTheme="minorHAnsi" w:cstheme="minorHAnsi"/>
          <w:color w:val="00B050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he matrix </w:t>
      </w:r>
      <m:oMath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P</m:t>
        </m:r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stores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parameters of</w:t>
      </w:r>
      <w:r w:rsidR="00627B7B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ese known </w:t>
      </w:r>
      <w:r w:rsidR="00627B7B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crack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s </w:t>
      </w:r>
      <w:proofErr w:type="gramStart"/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i.e.</w:t>
      </w:r>
      <w:proofErr w:type="gramEnd"/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Lengths and orientations.  </w:t>
      </w:r>
    </w:p>
    <w:p w14:paraId="6221798D" w14:textId="77777777" w:rsidR="00EA4F4F" w:rsidRPr="0061279F" w:rsidRDefault="00EA4F4F" w:rsidP="00A8037C">
      <w:pPr>
        <w:spacing w:line="276" w:lineRule="auto"/>
        <w:ind w:firstLine="0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</w:p>
    <w:p w14:paraId="3940FB4D" w14:textId="77777777" w:rsidR="000E3245" w:rsidRPr="0061279F" w:rsidRDefault="000E3245" w:rsidP="00A8037C">
      <w:pPr>
        <w:spacing w:line="276" w:lineRule="auto"/>
        <w:ind w:firstLine="0"/>
        <w:jc w:val="both"/>
        <w:rPr>
          <w:rFonts w:asciiTheme="minorHAnsi" w:hAnsiTheme="minorHAnsi" w:cstheme="minorHAnsi"/>
          <w:color w:val="00B050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e main purpose of POD is to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extract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a set</w:t>
      </w:r>
      <w:r w:rsidR="002224A4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of orthogonal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vectors</w:t>
      </w:r>
      <m:oMath>
        <m: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called POD basis vectors.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Where </w:t>
      </w:r>
      <m:oMath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related to </w:t>
      </w:r>
      <w:r w:rsidR="002224A4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e matrix </w:t>
      </w:r>
      <w:r w:rsidRPr="0061279F">
        <w:rPr>
          <w:rFonts w:asciiTheme="minorHAnsi" w:hAnsiTheme="minorHAnsi" w:cstheme="minorHAnsi"/>
          <w:b/>
          <w:bCs/>
          <w:color w:val="000000" w:themeColor="text1"/>
          <w:spacing w:val="-1"/>
          <w:sz w:val="22"/>
          <w:szCs w:val="22"/>
        </w:rPr>
        <w:t>U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by the following linear relationship:</w:t>
      </w:r>
    </w:p>
    <w:p w14:paraId="0CF59417" w14:textId="77777777" w:rsidR="000E3245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   </w:t>
      </w:r>
      <w:r w:rsidR="008F386E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3B7EE1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2)</w:t>
      </w:r>
    </w:p>
    <w:p w14:paraId="443EE509" w14:textId="77777777" w:rsidR="000E3245" w:rsidRPr="0061279F" w:rsidRDefault="002224A4" w:rsidP="00A8037C">
      <w:pPr>
        <w:widowControl w:val="0"/>
        <w:autoSpaceDE w:val="0"/>
        <w:autoSpaceDN w:val="0"/>
        <w:adjustRightInd w:val="0"/>
        <w:spacing w:line="276" w:lineRule="auto"/>
        <w:ind w:firstLine="0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us,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according to </w:t>
      </w:r>
      <w:r w:rsidR="00422DA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he 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rthogonally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CE431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f</w:t>
      </w:r>
      <m:oMath>
        <m: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Φ</m:t>
        </m:r>
      </m:oMath>
      <w:r w:rsidR="00422DA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he amplitude matrix A can be computed from:</w:t>
      </w:r>
    </w:p>
    <w:p w14:paraId="3BE56A54" w14:textId="77777777" w:rsidR="00FA0D47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= 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T</m:t>
            </m:r>
          </m:sup>
        </m:sSup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="00D32477" w:rsidRPr="0061279F">
        <w:rPr>
          <w:rFonts w:asciiTheme="minorHAnsi" w:hAnsiTheme="minorHAnsi" w:cstheme="minorHAnsi"/>
          <w:b/>
          <w:bCs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   </w:t>
      </w:r>
      <w:r w:rsidR="008F386E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</w:t>
      </w:r>
      <w:r w:rsidR="00FA0D47" w:rsidRPr="0061279F">
        <w:rPr>
          <w:rFonts w:asciiTheme="minorHAnsi" w:hAnsiTheme="minorHAnsi" w:cstheme="minorHAnsi"/>
          <w:spacing w:val="-1"/>
          <w:sz w:val="22"/>
          <w:szCs w:val="22"/>
        </w:rPr>
        <w:t>(3)</w:t>
      </w:r>
    </w:p>
    <w:p w14:paraId="6B2CED1B" w14:textId="279F86EB" w:rsidR="000E3245" w:rsidRPr="0061279F" w:rsidRDefault="00206D48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b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These vectors can also be calculated through the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POD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operation </w: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/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ADDIN EN.CITE &lt;EndNote&gt;&lt;Cite&gt;&lt;Author&gt;Buljak&lt;/Author&gt;&lt;Year&gt;2011&lt;/Year&gt;&lt;RecNum&gt;135&lt;/RecNum&gt;&lt;DisplayText&gt;[1, 2]&lt;/DisplayText&gt;&lt;record&gt;&lt;rec-number&gt;135&lt;/rec-number&gt;&lt;foreign-keys&gt;&lt;key app="EN" db-id="t2dvztxwj0tp5eedxa8xvv9edazfwx05fvp0" timestamp="1664121829"&gt;135&lt;/key&gt;&lt;/foreign-keys&gt;&lt;ref-type name="Journal Article"&gt;17&lt;/ref-type&gt;&lt;contributors&gt;&lt;authors&gt;&lt;author&gt;Buljak, Vladimir&lt;/author&gt;&lt;author&gt;Maier, Giulio&lt;/author&gt;&lt;/authors&gt;&lt;/contributors&gt;&lt;titles&gt;&lt;title&gt;Proper orthogonal decomposition and radial basis functions in material characterization based on instrumented indentation&lt;/title&gt;&lt;secondary-title&gt;Engineering Structures&lt;/secondary-title&gt;&lt;/titles&gt;&lt;periodical&gt;&lt;full-title&gt;Engineering Structures&lt;/full-title&gt;&lt;/periodical&gt;&lt;pages&gt;492-501&lt;/pages&gt;&lt;volume&gt;33&lt;/volume&gt;&lt;number&gt;2&lt;/number&gt;&lt;dates&gt;&lt;year&gt;2011&lt;/year&gt;&lt;/dates&gt;&lt;isbn&gt;0141-0296&lt;/isbn&gt;&lt;urls&gt;&lt;/urls&gt;&lt;/record&gt;&lt;/Cite&gt;&lt;Cite&gt;&lt;Author&gt;Benaissa&lt;/Author&gt;&lt;Year&gt;2016&lt;/Year&gt;&lt;RecNum&gt;17&lt;/RecNum&gt;&lt;record&gt;&lt;rec-number&gt;17&lt;/rec-number&gt;&lt;foreign-keys&gt;&lt;key app="EN" db-id="v5pft2at3xvwwneps2dx5dpex0spf0zww9rr" timestamp="1472779255"&gt;17&lt;/key&gt;&lt;/foreign-keys&gt;&lt;ref-type name="Journal Article"&gt;17&lt;/ref-type&gt;&lt;contributors&gt;&lt;authors&gt;&lt;author&gt;Benaissa, Brahim&lt;/author&gt;&lt;author&gt;Hocine, Nourredine Aït&lt;/author&gt;&lt;author&gt;Belaidi, Idir&lt;/author&gt;&lt;author&gt;Hamrani, Abderrachid&lt;/author&gt;&lt;author&gt;Pettarin, Valeria&lt;/author&gt;&lt;/authors&gt;&lt;/contributors&gt;&lt;titles&gt;&lt;title&gt;Crack identification using model reduction based on proper orthogonal decomposition coupled with radial basis functions&lt;/title&gt;&lt;secondary-title&gt;Structural and Multidisciplinary Optimization&lt;/secondary-title&gt;&lt;/titles&gt;&lt;periodical&gt;&lt;full-title&gt;Structural and Multidisciplinary Optimization&lt;/full-title&gt;&lt;/periodical&gt;&lt;pages&gt;1-10&lt;/pages&gt;&lt;dates&gt;&lt;year&gt;2016&lt;/year&gt;&lt;/dates&gt;&lt;isbn&gt;1615-147X&lt;/isbn&gt;&lt;urls&gt;&lt;/urls&gt;&lt;/record&gt;&lt;/Cite&gt;&lt;/EndNote&gt;</w:instrTex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separate"/>
      </w:r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[</w:t>
      </w:r>
      <w:hyperlink w:anchor="_ENREF_1" w:tooltip="Buljak, 2011 #135" w:history="1">
        <w:r w:rsidR="003610BB">
          <w:rPr>
            <w:rFonts w:asciiTheme="minorHAnsi" w:hAnsiTheme="minorHAnsi" w:cstheme="minorHAnsi"/>
            <w:noProof/>
            <w:color w:val="000000" w:themeColor="text1"/>
            <w:spacing w:val="-1"/>
            <w:sz w:val="22"/>
            <w:szCs w:val="22"/>
          </w:rPr>
          <w:t>1</w:t>
        </w:r>
      </w:hyperlink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 xml:space="preserve">, </w:t>
      </w:r>
      <w:hyperlink w:anchor="_ENREF_2" w:tooltip="Benaissa, 2016 #17" w:history="1">
        <w:r w:rsidR="003610BB">
          <w:rPr>
            <w:rFonts w:asciiTheme="minorHAnsi" w:hAnsiTheme="minorHAnsi" w:cstheme="minorHAnsi"/>
            <w:noProof/>
            <w:color w:val="000000" w:themeColor="text1"/>
            <w:spacing w:val="-1"/>
            <w:sz w:val="22"/>
            <w:szCs w:val="22"/>
          </w:rPr>
          <w:t>2</w:t>
        </w:r>
      </w:hyperlink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]</w: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by extracting the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eigenvectors of the covariance matrix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C</m:t>
        </m:r>
      </m:oMath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</w:t>
      </w:r>
    </w:p>
    <w:p w14:paraId="359127C9" w14:textId="77777777" w:rsidR="00206D48" w:rsidRPr="0061279F" w:rsidRDefault="00206D4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C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= 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U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T</m:t>
            </m:r>
          </m:sup>
        </m:sSup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ab/>
        <w:t>(4)</w:t>
      </w:r>
    </w:p>
    <w:p w14:paraId="1CB010FB" w14:textId="589C766A" w:rsidR="000E3245" w:rsidRPr="0061279F" w:rsidRDefault="00AB2978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V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sSup>
          <m:sSup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Λ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-</m:t>
            </m:r>
            <m:f>
              <m:fPr>
                <m:type m:val="skw"/>
                <m:ctrl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2</m:t>
                </m:r>
              </m:den>
            </m:f>
          </m:sup>
        </m:sSup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,</w:t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0A3DBE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  <w:t xml:space="preserve">  </w:t>
      </w:r>
      <w:proofErr w:type="gramStart"/>
      <w:r w:rsidR="000A3DBE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  (</w:t>
      </w:r>
      <w:proofErr w:type="gramEnd"/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>5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) </w:t>
      </w:r>
    </w:p>
    <w:p w14:paraId="2988212F" w14:textId="77777777" w:rsidR="00206D48" w:rsidRPr="0061279F" w:rsidRDefault="00CE4312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Where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m:oMath>
        <m: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V</m:t>
        </m:r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the matrix storing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e normalized eigenvectors of the covariance matrix</w:t>
      </w:r>
      <m:oMath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C</m:t>
        </m:r>
      </m:oMath>
      <w:r w:rsidR="00467DB2" w:rsidRPr="0061279F">
        <w:rPr>
          <w:rFonts w:asciiTheme="minorHAnsi" w:hAnsiTheme="minorHAnsi" w:cstheme="minorHAnsi"/>
          <w:spacing w:val="-1"/>
          <w:sz w:val="22"/>
          <w:szCs w:val="22"/>
        </w:rPr>
        <w:t>,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and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Λ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113B35" w:rsidRPr="0061279F">
        <w:rPr>
          <w:rFonts w:asciiTheme="minorHAnsi" w:hAnsiTheme="minorHAnsi" w:cstheme="minorHAnsi"/>
          <w:spacing w:val="-1"/>
          <w:sz w:val="22"/>
          <w:szCs w:val="22"/>
        </w:rPr>
        <w:t>th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diagonal matrix storing its </w:t>
      </w:r>
      <w:proofErr w:type="gramStart"/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eigenvalues</w:t>
      </w:r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.</w:t>
      </w:r>
      <w:proofErr w:type="gramEnd"/>
      <w:r w:rsidR="00206D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is method gives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eigenvalues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at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are stored in a descending order</w:t>
      </w:r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. Also called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POD directions</w:t>
      </w:r>
      <w:r w:rsidR="00206D4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. And they represent the original data. </w:t>
      </w:r>
    </w:p>
    <w:p w14:paraId="666DE429" w14:textId="77777777" w:rsidR="000E3245" w:rsidRPr="0061279F" w:rsidRDefault="00206D48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Because lower values POD directions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hold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very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little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representation, they can be sacrificed in order to reduce the size of the model. With negligible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influenc</w:t>
      </w:r>
      <w:r w:rsidR="00A805A5" w:rsidRPr="0061279F">
        <w:rPr>
          <w:rFonts w:asciiTheme="minorHAnsi" w:hAnsiTheme="minorHAnsi" w:cstheme="minorHAnsi"/>
          <w:spacing w:val="-1"/>
          <w:sz w:val="22"/>
          <w:szCs w:val="22"/>
        </w:rPr>
        <w:t>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e accuracy of the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representation.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is step is called the truncation.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Consequently, the amplitude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matrix </w:t>
      </w:r>
      <m:oMath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A</m:t>
            </m:r>
          </m:e>
        </m:acc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is given by:</w:t>
      </w:r>
    </w:p>
    <w:p w14:paraId="20D6DBCD" w14:textId="77777777" w:rsidR="000E3245" w:rsidRPr="0061279F" w:rsidRDefault="00F23F1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A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= 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acc>
              <m:accPr>
                <m:ctrlPr>
                  <w:rPr>
                    <w:rFonts w:ascii="Cambria Math" w:hAnsi="Cambria Math" w:cstheme="minorHAnsi"/>
                    <w:spacing w:val="-1"/>
                    <w:sz w:val="22"/>
                    <w:szCs w:val="22"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  <w:spacing w:val="-1"/>
                    <w:sz w:val="22"/>
                    <w:szCs w:val="22"/>
                  </w:rPr>
                  <m:t>Φ</m:t>
                </m:r>
              </m:e>
            </m:acc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T</m:t>
            </m:r>
          </m:sup>
        </m:sSup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6)</w:t>
      </w:r>
    </w:p>
    <w:p w14:paraId="6DBB1851" w14:textId="77777777" w:rsidR="000E3245" w:rsidRPr="0061279F" w:rsidRDefault="00A805A5" w:rsidP="00A8037C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Where </w:t>
      </w:r>
      <m:oMath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is the sub-space extracted out from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by preserving the first K (K </w:t>
      </w:r>
      <w:r w:rsidRPr="0061279F">
        <w:rPr>
          <w:rFonts w:ascii="Cambria Math" w:hAnsi="Cambria Math" w:cs="Cambria Math"/>
          <w:spacing w:val="-1"/>
          <w:sz w:val="22"/>
          <w:szCs w:val="22"/>
        </w:rPr>
        <w:t>≪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S) columns of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Φ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at correspond to the largest eigenvalues. W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e can then reconstruct the original data using the reduced model.  </w:t>
      </w:r>
    </w:p>
    <w:p w14:paraId="3DA0DB41" w14:textId="77777777" w:rsidR="000E3245" w:rsidRPr="0061279F" w:rsidRDefault="002056E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A</m:t>
            </m:r>
          </m:e>
        </m:acc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7)</w:t>
      </w:r>
    </w:p>
    <w:p w14:paraId="5F0821F4" w14:textId="77777777" w:rsidR="00FC6C01" w:rsidRPr="0061279F" w:rsidRDefault="00A805A5" w:rsidP="00A8037C">
      <w:pPr>
        <w:spacing w:line="276" w:lineRule="auto"/>
        <w:ind w:firstLine="0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lastRenderedPageBreak/>
        <w:t xml:space="preserve">On the other hand,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Radial Basis Function (RBF) </w:t>
      </w:r>
      <w:r w:rsidR="00122A79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allows the generation </w:t>
      </w:r>
      <w:r w:rsidR="00D0382B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of the responses corresponding to </w:t>
      </w:r>
      <w:r w:rsidR="00122A79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new </w:t>
      </w:r>
      <w:r w:rsidR="00FA5B5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sets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crack parameters </w:t>
      </w:r>
      <w:r w:rsidR="00122A79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by interpolation between values </w:t>
      </w:r>
      <w:r w:rsidR="002647D1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f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e initial selection</w:t>
      </w:r>
      <w:r w:rsidR="00896A61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.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is is done using the </w:t>
      </w:r>
      <w:r w:rsidR="00C433DC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matrix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</m:oMath>
      <w:r w:rsidR="00C433DC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containing the coefficients calculated by the following equation:</w:t>
      </w:r>
    </w:p>
    <w:p w14:paraId="560B8992" w14:textId="77777777" w:rsidR="000E3245" w:rsidRPr="0061279F" w:rsidRDefault="00C433DC" w:rsidP="00A8037C">
      <w:pPr>
        <w:widowControl w:val="0"/>
        <w:autoSpaceDE w:val="0"/>
        <w:autoSpaceDN w:val="0"/>
        <w:adjustRightInd w:val="0"/>
        <w:spacing w:before="240" w:line="276" w:lineRule="auto"/>
        <w:ind w:firstLine="0"/>
        <w:jc w:val="right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∙</m:t>
        </m:r>
        <m:sSup>
          <m:sSup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G</m:t>
            </m:r>
          </m:e>
          <m:sup>
            <m:r>
              <m:rPr>
                <m:sty m:val="p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-1</m:t>
            </m:r>
          </m:sup>
        </m:sSup>
      </m:oMath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(8)</w:t>
      </w:r>
    </w:p>
    <w:p w14:paraId="13A99084" w14:textId="1A79A032" w:rsidR="000E3245" w:rsidRPr="0061279F" w:rsidRDefault="00416D6F" w:rsidP="00A8037C">
      <w:pPr>
        <w:widowControl w:val="0"/>
        <w:autoSpaceDE w:val="0"/>
        <w:autoSpaceDN w:val="0"/>
        <w:adjustRightInd w:val="0"/>
        <w:spacing w:before="240" w:line="276" w:lineRule="auto"/>
        <w:ind w:firstLine="0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Where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</m:oMath>
      <w:r w:rsidR="004B6D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already calculated by equation (3) and</w:t>
      </w:r>
      <w:r w:rsidR="004B6D45" w:rsidRPr="0061279F">
        <w:rPr>
          <w:rFonts w:asciiTheme="minorHAnsi" w:hAnsiTheme="minorHAnsi" w:cstheme="minorHAnsi"/>
          <w:sz w:val="22"/>
          <w:szCs w:val="22"/>
        </w:rPr>
        <w:t xml:space="preserve"> </w:t>
      </w:r>
      <w:r w:rsidR="00D468D1" w:rsidRPr="0061279F">
        <w:rPr>
          <w:rFonts w:asciiTheme="minorHAnsi" w:hAnsiTheme="minorHAnsi" w:cstheme="minorHAnsi"/>
          <w:b/>
          <w:bCs/>
          <w:spacing w:val="-1"/>
          <w:sz w:val="22"/>
          <w:szCs w:val="22"/>
        </w:rPr>
        <w:t>G</w:t>
      </w:r>
      <w:r w:rsidR="00D468D1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468D1" w:rsidRPr="0061279F">
        <w:rPr>
          <w:rFonts w:asciiTheme="minorHAnsi" w:eastAsiaTheme="minorEastAsia" w:hAnsiTheme="minorHAnsi" w:cstheme="minorHAnsi"/>
          <w:sz w:val="22"/>
          <w:szCs w:val="22"/>
          <w:lang w:val="en-US"/>
        </w:rPr>
        <w:t>is</w:t>
      </w:r>
      <w:r w:rsidR="006C7F5A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defined as the matrix of interpolation </w:t>
      </w:r>
      <w:r w:rsidR="00D468D1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functions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 xml:space="preserve"> g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(p)</m:t>
        </m:r>
      </m:oMath>
      <w:r w:rsidR="006C7F5A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. </w:t>
      </w:r>
      <w:r w:rsidR="00F3751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In this work</w:t>
      </w:r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,</w:t>
      </w:r>
      <w:r w:rsidR="00F3751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the </w:t>
      </w:r>
      <w:r w:rsidR="00A805A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identity</w:t>
      </w:r>
      <w:r w:rsidR="00F3751C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RBF been employed</w: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>
          <w:fldData xml:space="preserve">PEVuZE5vdGU+PENpdGU+PEF1dGhvcj5CZW5haXNzYTwvQXV0aG9yPjxZZWFyPjIwMjE8L1llYXI+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</w:fldData>
        </w:fldCha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ADDIN EN.CITE </w:instrTex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>
          <w:fldData xml:space="preserve">PEVuZE5vdGU+PENpdGU+PEF1dGhvcj5CZW5haXNzYTwvQXV0aG9yPjxZZWFyPjIwMjE8L1llYXI+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</w:fldData>
        </w:fldCha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ADDIN EN.CITE.DATA </w:instrTex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separate"/>
      </w:r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[</w:t>
      </w:r>
      <w:hyperlink w:anchor="_ENREF_3" w:tooltip="Benaissa, 2021 #7" w:history="1">
        <w:r w:rsidR="003610BB">
          <w:rPr>
            <w:rFonts w:asciiTheme="minorHAnsi" w:hAnsiTheme="minorHAnsi" w:cstheme="minorHAnsi"/>
            <w:noProof/>
            <w:color w:val="000000" w:themeColor="text1"/>
            <w:spacing w:val="-1"/>
            <w:sz w:val="22"/>
            <w:szCs w:val="22"/>
          </w:rPr>
          <w:t>3-5</w:t>
        </w:r>
      </w:hyperlink>
      <w:r w:rsidR="003610BB">
        <w:rPr>
          <w:rFonts w:asciiTheme="minorHAnsi" w:hAnsiTheme="minorHAnsi" w:cstheme="minorHAnsi"/>
          <w:noProof/>
          <w:color w:val="000000" w:themeColor="text1"/>
          <w:spacing w:val="-1"/>
          <w:sz w:val="22"/>
          <w:szCs w:val="22"/>
        </w:rPr>
        <w:t>]</w:t>
      </w:r>
      <w:r w:rsidR="003610BB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:</w:t>
      </w:r>
    </w:p>
    <w:p w14:paraId="6B19CFB3" w14:textId="77777777" w:rsidR="000E3245" w:rsidRPr="0061279F" w:rsidRDefault="00F23F1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=</m:t>
        </m:r>
        <m:d>
          <m:dPr>
            <m:begChr m:val="|"/>
            <m:endChr m:val="|"/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i</m:t>
                </m:r>
              </m:sub>
            </m:sSub>
          </m:e>
        </m:d>
      </m:oMath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300CCC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300CCC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9)</w:t>
      </w:r>
    </w:p>
    <w:p w14:paraId="5841E543" w14:textId="77777777" w:rsidR="00986C48" w:rsidRPr="0061279F" w:rsidRDefault="00A557D5" w:rsidP="00A8037C">
      <w:pPr>
        <w:spacing w:line="276" w:lineRule="auto"/>
        <w:jc w:val="both"/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In </w:t>
      </w:r>
      <w:r w:rsidR="00A255B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Equation</w:t>
      </w:r>
      <w:r w:rsidR="00D3665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(9), the set of interpolation functions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d>
          <m:d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</m:e>
        </m:d>
      </m:oMath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is arbitrary chosen from the matrix </w:t>
      </w:r>
      <w:r w:rsidR="00FD0E9D" w:rsidRPr="0061279F">
        <w:rPr>
          <w:rFonts w:asciiTheme="minorHAnsi" w:hAnsiTheme="minorHAnsi" w:cstheme="minorHAnsi"/>
          <w:b/>
          <w:bCs/>
          <w:color w:val="000000" w:themeColor="text1"/>
          <w:spacing w:val="-1"/>
          <w:sz w:val="22"/>
          <w:szCs w:val="22"/>
        </w:rPr>
        <w:t>G</w:t>
      </w:r>
      <w:r w:rsidR="00CC39A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and</w:t>
      </w:r>
      <w:r w:rsidR="00FD0E9D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 xml:space="preserve"> </m:t>
        </m:r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is the parameter corresponding to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U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</m:oMath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(i=</w:t>
      </w:r>
      <w:proofErr w:type="gramStart"/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1,2,…</w:t>
      </w:r>
      <w:proofErr w:type="gramEnd"/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S).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he argument of the</w:t>
      </w:r>
      <w:r w:rsidR="00CE431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proofErr w:type="spellStart"/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i-th</w:t>
      </w:r>
      <w:proofErr w:type="spellEnd"/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RBF is the </w:t>
      </w:r>
      <w:r w:rsidR="00CE4312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distance</w:t>
      </w:r>
      <m:oMath>
        <m:d>
          <m:dPr>
            <m:begChr m:val="|"/>
            <m:endChr m:val="|"/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-</m:t>
            </m:r>
            <m:sSub>
              <m:sSubPr>
                <m:ctrl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theme="minorHAnsi"/>
                    <w:color w:val="000000" w:themeColor="text1"/>
                    <w:spacing w:val="-1"/>
                    <w:sz w:val="22"/>
                    <w:szCs w:val="22"/>
                  </w:rPr>
                  <m:t>i</m:t>
                </m:r>
              </m:sub>
            </m:sSub>
          </m:e>
        </m:d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, </w:t>
      </w:r>
      <m:oMath>
        <m:r>
          <m:rPr>
            <m:sty m:val="b"/>
          </m:rPr>
          <w:rPr>
            <w:rFonts w:ascii="Cambria Math" w:hAnsi="Cambria Math" w:cstheme="minorHAnsi"/>
            <w:color w:val="000000" w:themeColor="text1"/>
            <w:spacing w:val="-1"/>
            <w:sz w:val="22"/>
            <w:szCs w:val="22"/>
          </w:rPr>
          <m:t>P</m:t>
        </m:r>
      </m:oMath>
      <w:r w:rsidR="00AB297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and </w: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being respectively current and reference parameters.</w: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begin"/>
      </w:r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QUOTE </w:instrText>
      </w:r>
      <m:oMath>
        <m:sSub>
          <m:sSubPr>
            <m:ctrl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 xml:space="preserve"> P</m:t>
            </m:r>
          </m:e>
          <m:sub>
            <m:r>
              <m:rPr>
                <m:sty m:val="p"/>
              </m:rPr>
              <w:rPr>
                <w:rFonts w:ascii="Cambria Math" w:hAnsi="Cambria Math" w:cstheme="minorHAnsi"/>
                <w:color w:val="000000" w:themeColor="text1"/>
                <w:spacing w:val="-1"/>
                <w:sz w:val="22"/>
                <w:szCs w:val="22"/>
              </w:rPr>
              <m:t>i</m:t>
            </m:r>
          </m:sub>
        </m:sSub>
      </m:oMath>
      <w:r w:rsidR="000E324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instrText xml:space="preserve"> </w:instrText>
      </w:r>
      <w:r w:rsidR="00B052C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fldChar w:fldCharType="end"/>
      </w:r>
      <w:r w:rsidR="00D553D6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</w:t>
      </w:r>
    </w:p>
    <w:p w14:paraId="73051015" w14:textId="77777777" w:rsidR="000E3245" w:rsidRPr="0061279F" w:rsidRDefault="000E3245" w:rsidP="00A8037C">
      <w:pPr>
        <w:spacing w:line="276" w:lineRule="auto"/>
        <w:jc w:val="both"/>
        <w:rPr>
          <w:rFonts w:asciiTheme="minorHAnsi" w:hAnsiTheme="minorHAnsi" w:cstheme="minorHAnsi"/>
          <w:color w:val="FF0000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After the evaluation of</w:t>
      </w:r>
      <w:r w:rsidRPr="0061279F">
        <w:rPr>
          <w:rFonts w:asciiTheme="minorHAnsi" w:hAnsiTheme="minorHAnsi" w:cstheme="minorHAnsi"/>
          <w:color w:val="FF0000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e coefficient matrix </w:t>
      </w:r>
      <m:oMath>
        <m: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>, a low-dimensional model of (8) can be put in vector form, as follows:</w:t>
      </w:r>
    </w:p>
    <w:p w14:paraId="2446E02E" w14:textId="77777777" w:rsidR="000E3245" w:rsidRPr="0061279F" w:rsidRDefault="002056E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=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B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g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</w:t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217AB4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      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10)</w:t>
      </w:r>
    </w:p>
    <w:p w14:paraId="4E130393" w14:textId="77777777" w:rsidR="000E3245" w:rsidRPr="0061279F" w:rsidRDefault="000E3245" w:rsidP="00A8037C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By defining the amplitude</w:t>
      </w:r>
      <w:r w:rsidR="00BA4ED3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vector</w:t>
      </w:r>
      <w:r w:rsidR="00BA4ED3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as a 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>function of parameters</w:t>
      </w:r>
      <w:r w:rsidR="00986C48" w:rsidRPr="0061279F">
        <w:rPr>
          <w:rFonts w:asciiTheme="minorHAnsi" w:hAnsiTheme="minorHAnsi" w:cstheme="minorHAnsi"/>
          <w:color w:val="0000FF"/>
          <w:spacing w:val="-1"/>
          <w:sz w:val="22"/>
          <w:szCs w:val="22"/>
        </w:rPr>
        <w:t xml:space="preserve"> </w:t>
      </w:r>
      <w:r w:rsidR="00BA4ED3" w:rsidRPr="0061279F">
        <w:rPr>
          <w:rFonts w:asciiTheme="minorHAnsi" w:hAnsiTheme="minorHAnsi" w:cstheme="minorHAnsi"/>
          <w:b/>
          <w:bCs/>
          <w:color w:val="000000" w:themeColor="text1"/>
          <w:spacing w:val="-1"/>
          <w:sz w:val="22"/>
          <w:szCs w:val="22"/>
        </w:rPr>
        <w:t>P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,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the </w:t>
      </w:r>
      <w:r w:rsidR="00A255B2" w:rsidRPr="0061279F">
        <w:rPr>
          <w:rFonts w:asciiTheme="minorHAnsi" w:hAnsiTheme="minorHAnsi" w:cstheme="minorHAnsi"/>
          <w:spacing w:val="-1"/>
          <w:sz w:val="22"/>
          <w:szCs w:val="22"/>
        </w:rPr>
        <w:t>Equation</w:t>
      </w:r>
      <w:r w:rsidR="00D3665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(7) can be 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rewritten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as the approximation of the snapshot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corresponding to a new crack parameter vector</w:t>
      </w:r>
      <m:oMath>
        <m: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>:</w:t>
      </w:r>
    </w:p>
    <w:p w14:paraId="4A7D0774" w14:textId="77777777" w:rsidR="000E3245" w:rsidRPr="0061279F" w:rsidRDefault="002056E6" w:rsidP="00A8037C">
      <w:pPr>
        <w:widowControl w:val="0"/>
        <w:autoSpaceDE w:val="0"/>
        <w:autoSpaceDN w:val="0"/>
        <w:adjustRightInd w:val="0"/>
        <w:spacing w:before="240" w:after="240" w:line="276" w:lineRule="auto"/>
        <w:ind w:firstLine="0"/>
        <w:jc w:val="right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b/>
          <w:spacing w:val="-1"/>
          <w:sz w:val="22"/>
          <w:szCs w:val="22"/>
        </w:rPr>
        <w:t xml:space="preserve">  </w:t>
      </w:r>
      <m:oMath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u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=</m:t>
        </m:r>
        <m:acc>
          <m:accPr>
            <m:ctrlPr>
              <w:rPr>
                <w:rFonts w:ascii="Cambria Math" w:hAnsi="Cambria Math" w:cstheme="minorHAnsi"/>
                <w:spacing w:val="-1"/>
                <w:sz w:val="22"/>
                <w:szCs w:val="22"/>
              </w:rPr>
            </m:ctrlPr>
          </m:accPr>
          <m:e>
            <m:r>
              <m:rPr>
                <m:sty m:val="b"/>
              </m:rPr>
              <w:rPr>
                <w:rFonts w:ascii="Cambria Math" w:hAnsi="Cambria Math" w:cstheme="minorHAnsi"/>
                <w:spacing w:val="-1"/>
                <w:sz w:val="22"/>
                <w:szCs w:val="22"/>
              </w:rPr>
              <m:t>Φ</m:t>
            </m:r>
          </m:e>
        </m:acc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⋅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a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(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  <m:r>
          <m:rPr>
            <m:sty m:val="p"/>
          </m:rPr>
          <w:rPr>
            <w:rFonts w:ascii="Cambria Math" w:hAnsi="Cambria Math" w:cstheme="minorHAnsi"/>
            <w:spacing w:val="-1"/>
            <w:sz w:val="22"/>
            <w:szCs w:val="22"/>
          </w:rPr>
          <m:t>)</m:t>
        </m:r>
      </m:oMath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            </w:t>
      </w:r>
      <w:r w:rsidR="008C24DF" w:rsidRPr="0061279F">
        <w:rPr>
          <w:rFonts w:asciiTheme="minorHAnsi" w:hAnsiTheme="minorHAnsi" w:cstheme="minorHAnsi"/>
          <w:spacing w:val="-1"/>
          <w:sz w:val="22"/>
          <w:szCs w:val="22"/>
        </w:rPr>
        <w:tab/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      </w:t>
      </w:r>
      <w:r w:rsidR="00D32477" w:rsidRPr="0061279F">
        <w:rPr>
          <w:rFonts w:asciiTheme="minorHAnsi" w:hAnsiTheme="minorHAnsi" w:cstheme="minorHAnsi"/>
          <w:spacing w:val="-1"/>
          <w:sz w:val="22"/>
          <w:szCs w:val="22"/>
        </w:rPr>
        <w:tab/>
        <w:t xml:space="preserve">               </w:t>
      </w:r>
      <w:r w:rsidR="000E3245" w:rsidRPr="0061279F">
        <w:rPr>
          <w:rFonts w:asciiTheme="minorHAnsi" w:hAnsiTheme="minorHAnsi" w:cstheme="minorHAnsi"/>
          <w:spacing w:val="-1"/>
          <w:sz w:val="22"/>
          <w:szCs w:val="22"/>
        </w:rPr>
        <w:t>(11)</w:t>
      </w:r>
    </w:p>
    <w:p w14:paraId="2AC2B73B" w14:textId="47F8575A" w:rsidR="00765329" w:rsidRDefault="000E3245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 w:rsidRPr="0061279F">
        <w:rPr>
          <w:rFonts w:asciiTheme="minorHAnsi" w:hAnsiTheme="minorHAnsi" w:cstheme="minorHAnsi"/>
          <w:spacing w:val="-1"/>
          <w:sz w:val="22"/>
          <w:szCs w:val="22"/>
        </w:rPr>
        <w:t>Th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>e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reduced model </w:t>
      </w:r>
      <w:r w:rsidR="00A557D5" w:rsidRPr="0061279F">
        <w:rPr>
          <w:rFonts w:asciiTheme="minorHAnsi" w:hAnsiTheme="minorHAnsi" w:cstheme="minorHAnsi"/>
          <w:spacing w:val="-1"/>
          <w:sz w:val="22"/>
          <w:szCs w:val="22"/>
        </w:rPr>
        <w:t>given by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A255B2" w:rsidRPr="0061279F">
        <w:rPr>
          <w:rFonts w:asciiTheme="minorHAnsi" w:hAnsiTheme="minorHAnsi" w:cstheme="minorHAnsi"/>
          <w:spacing w:val="-1"/>
          <w:sz w:val="22"/>
          <w:szCs w:val="22"/>
        </w:rPr>
        <w:t>Equation</w:t>
      </w:r>
      <w:r w:rsidR="00D36658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373AD5" w:rsidRPr="0061279F">
        <w:rPr>
          <w:rFonts w:asciiTheme="minorHAnsi" w:hAnsiTheme="minorHAnsi" w:cstheme="minorHAnsi"/>
          <w:spacing w:val="-1"/>
          <w:sz w:val="22"/>
          <w:szCs w:val="22"/>
        </w:rPr>
        <w:t>(11) is defined as t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he POD-RBF network. It is able to reproduce unknown displacement fields corresponding to any set of crack parameter</w:t>
      </w:r>
      <m:oMath>
        <m:r>
          <w:rPr>
            <w:rFonts w:ascii="Cambria Math" w:hAnsi="Cambria Math" w:cstheme="minorHAnsi"/>
            <w:spacing w:val="-1"/>
            <w:sz w:val="22"/>
            <w:szCs w:val="22"/>
          </w:rPr>
          <m:t xml:space="preserve"> </m:t>
        </m:r>
        <m:r>
          <m:rPr>
            <m:sty m:val="b"/>
          </m:rPr>
          <w:rPr>
            <w:rFonts w:ascii="Cambria Math" w:hAnsi="Cambria Math" w:cstheme="minorHAnsi"/>
            <w:spacing w:val="-1"/>
            <w:sz w:val="22"/>
            <w:szCs w:val="22"/>
          </w:rPr>
          <m:t>P</m:t>
        </m:r>
      </m:oMath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  <w:r w:rsidR="00373AD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However, i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t should be noted that th</w:t>
      </w:r>
      <w:r w:rsidR="00373AD5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is model can lead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to results with </w:t>
      </w:r>
      <w:r w:rsidR="007337DE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weak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 precision when </w:t>
      </w:r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making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extrapolati</w:t>
      </w:r>
      <w:r w:rsidR="00986C48"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 xml:space="preserve">on </w:t>
      </w:r>
      <w:r w:rsidRPr="0061279F">
        <w:rPr>
          <w:rFonts w:asciiTheme="minorHAnsi" w:hAnsiTheme="minorHAnsi" w:cstheme="minorHAnsi"/>
          <w:color w:val="000000" w:themeColor="text1"/>
          <w:spacing w:val="-1"/>
          <w:sz w:val="22"/>
          <w:szCs w:val="22"/>
        </w:rPr>
        <w:t>outside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the range </w:t>
      </w:r>
      <w:r w:rsidR="00300CCC"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of known crack parameters </w:t>
      </w:r>
      <w:r w:rsidRPr="0061279F">
        <w:rPr>
          <w:rFonts w:asciiTheme="minorHAnsi" w:hAnsiTheme="minorHAnsi" w:cstheme="minorHAnsi"/>
          <w:b/>
          <w:bCs/>
          <w:spacing w:val="-1"/>
          <w:sz w:val="22"/>
          <w:szCs w:val="22"/>
        </w:rPr>
        <w:t>P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>.</w:t>
      </w:r>
      <w:r w:rsidRPr="0061279F">
        <w:rPr>
          <w:rFonts w:asciiTheme="minorHAnsi" w:hAnsiTheme="minorHAnsi" w:cstheme="minorHAnsi"/>
          <w:color w:val="FF0000"/>
          <w:spacing w:val="-1"/>
          <w:sz w:val="22"/>
          <w:szCs w:val="22"/>
        </w:rPr>
        <w:t xml:space="preserve"> </w:t>
      </w:r>
      <w:r w:rsidRPr="0061279F">
        <w:rPr>
          <w:rFonts w:asciiTheme="minorHAnsi" w:hAnsiTheme="minorHAnsi" w:cstheme="minorHAnsi"/>
          <w:spacing w:val="-1"/>
          <w:sz w:val="22"/>
          <w:szCs w:val="22"/>
        </w:rPr>
        <w:t xml:space="preserve"> </w:t>
      </w:r>
    </w:p>
    <w:p w14:paraId="1D3BE446" w14:textId="1DB11D56" w:rsidR="00683AB7" w:rsidRDefault="00683AB7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</w:p>
    <w:p w14:paraId="2EBF1FCB" w14:textId="0EB5A829" w:rsidR="00683AB7" w:rsidRPr="00683AB7" w:rsidRDefault="00683AB7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b/>
          <w:bCs/>
          <w:spacing w:val="-1"/>
          <w:sz w:val="22"/>
          <w:szCs w:val="22"/>
        </w:rPr>
      </w:pPr>
      <w:r w:rsidRPr="00683AB7">
        <w:rPr>
          <w:rFonts w:asciiTheme="minorHAnsi" w:hAnsiTheme="minorHAnsi" w:cstheme="minorHAnsi"/>
          <w:b/>
          <w:bCs/>
          <w:spacing w:val="-1"/>
          <w:sz w:val="22"/>
          <w:szCs w:val="22"/>
        </w:rPr>
        <w:t>References</w:t>
      </w:r>
    </w:p>
    <w:p w14:paraId="057ADF48" w14:textId="77777777" w:rsidR="00765329" w:rsidRDefault="00765329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</w:p>
    <w:p w14:paraId="32A92ED3" w14:textId="77777777" w:rsidR="003610BB" w:rsidRPr="003610BB" w:rsidRDefault="00765329" w:rsidP="003610BB">
      <w:pPr>
        <w:pStyle w:val="EndNoteBibliography"/>
        <w:ind w:left="720" w:hanging="720"/>
      </w:pPr>
      <w:r>
        <w:rPr>
          <w:rFonts w:asciiTheme="minorHAnsi" w:hAnsiTheme="minorHAnsi" w:cstheme="minorHAnsi"/>
          <w:spacing w:val="-1"/>
          <w:sz w:val="22"/>
          <w:szCs w:val="22"/>
        </w:rPr>
        <w:fldChar w:fldCharType="begin"/>
      </w:r>
      <w:r>
        <w:rPr>
          <w:rFonts w:asciiTheme="minorHAnsi" w:hAnsiTheme="minorHAnsi" w:cstheme="minorHAnsi"/>
          <w:spacing w:val="-1"/>
          <w:sz w:val="22"/>
          <w:szCs w:val="22"/>
        </w:rPr>
        <w:instrText xml:space="preserve"> ADDIN EN.REFLIST </w:instrText>
      </w:r>
      <w:r>
        <w:rPr>
          <w:rFonts w:asciiTheme="minorHAnsi" w:hAnsiTheme="minorHAnsi" w:cstheme="minorHAnsi"/>
          <w:spacing w:val="-1"/>
          <w:sz w:val="22"/>
          <w:szCs w:val="22"/>
        </w:rPr>
        <w:fldChar w:fldCharType="separate"/>
      </w:r>
      <w:bookmarkStart w:id="0" w:name="_ENREF_1"/>
      <w:r w:rsidR="003610BB" w:rsidRPr="003610BB">
        <w:t>[1]</w:t>
      </w:r>
      <w:r w:rsidR="003610BB" w:rsidRPr="003610BB">
        <w:tab/>
        <w:t xml:space="preserve">V. Buljak and G. Maier, "Proper orthogonal decomposition and radial basis functions in material characterization based on instrumented indentation," </w:t>
      </w:r>
      <w:r w:rsidR="003610BB" w:rsidRPr="003610BB">
        <w:rPr>
          <w:i/>
        </w:rPr>
        <w:t xml:space="preserve">Engineering Structures, </w:t>
      </w:r>
      <w:r w:rsidR="003610BB" w:rsidRPr="003610BB">
        <w:t>vol. 33, pp. 492-501, 2011.</w:t>
      </w:r>
      <w:bookmarkEnd w:id="0"/>
    </w:p>
    <w:p w14:paraId="4A5BC94F" w14:textId="77777777" w:rsidR="003610BB" w:rsidRPr="003610BB" w:rsidRDefault="003610BB" w:rsidP="003610BB">
      <w:pPr>
        <w:pStyle w:val="EndNoteBibliography"/>
        <w:ind w:left="720" w:hanging="720"/>
      </w:pPr>
      <w:bookmarkStart w:id="1" w:name="_ENREF_2"/>
      <w:r w:rsidRPr="003610BB">
        <w:t>[2]</w:t>
      </w:r>
      <w:r w:rsidRPr="003610BB">
        <w:tab/>
        <w:t xml:space="preserve">B. Benaissa, N. A. Hocine, I. Belaidi, A. Hamrani, and V. Pettarin, "Crack identification using model reduction based on proper orthogonal decomposition coupled with radial basis functions," </w:t>
      </w:r>
      <w:r w:rsidRPr="003610BB">
        <w:rPr>
          <w:i/>
        </w:rPr>
        <w:t xml:space="preserve">Structural and Multidisciplinary Optimization, </w:t>
      </w:r>
      <w:r w:rsidRPr="003610BB">
        <w:t>pp. 1-10, 2016.</w:t>
      </w:r>
      <w:bookmarkEnd w:id="1"/>
    </w:p>
    <w:p w14:paraId="05E69EAD" w14:textId="77777777" w:rsidR="003610BB" w:rsidRPr="003610BB" w:rsidRDefault="003610BB" w:rsidP="003610BB">
      <w:pPr>
        <w:pStyle w:val="EndNoteBibliography"/>
        <w:ind w:left="720" w:hanging="720"/>
      </w:pPr>
      <w:bookmarkStart w:id="2" w:name="_ENREF_3"/>
      <w:r w:rsidRPr="003610BB">
        <w:t>[3]</w:t>
      </w:r>
      <w:r w:rsidRPr="003610BB">
        <w:tab/>
        <w:t xml:space="preserve">B. Benaissa, N. A. Hocine, S. Khatir, M. K. Riahi, and S. Mirjalili, "YUKI algorithm and POD-RBF for Elastostatic and dynamic crack identification," </w:t>
      </w:r>
      <w:r w:rsidRPr="003610BB">
        <w:rPr>
          <w:i/>
        </w:rPr>
        <w:t xml:space="preserve">Journal of Computational Science, </w:t>
      </w:r>
      <w:r w:rsidRPr="003610BB">
        <w:t>p. 101451, 2021.</w:t>
      </w:r>
      <w:bookmarkEnd w:id="2"/>
    </w:p>
    <w:p w14:paraId="7D3C7E41" w14:textId="77777777" w:rsidR="003610BB" w:rsidRPr="003610BB" w:rsidRDefault="003610BB" w:rsidP="003610BB">
      <w:pPr>
        <w:pStyle w:val="EndNoteBibliography"/>
        <w:ind w:left="720" w:hanging="720"/>
      </w:pPr>
      <w:bookmarkStart w:id="3" w:name="_ENREF_4"/>
      <w:r w:rsidRPr="003610BB">
        <w:t>[4]</w:t>
      </w:r>
      <w:r w:rsidRPr="003610BB">
        <w:tab/>
        <w:t xml:space="preserve">B. Benaissa, F. Hendrichovsky, K. Yishida, M. Koppen, and P. Sincak, "Phone application for indoor localization based on Ble signal fingerprint," in </w:t>
      </w:r>
      <w:r w:rsidRPr="003610BB">
        <w:rPr>
          <w:i/>
        </w:rPr>
        <w:t>2018 9th IFIP International Conference on New Technologies, Mobility and Security (NTMS)</w:t>
      </w:r>
      <w:r w:rsidRPr="003610BB">
        <w:t>, 2018, pp. 1-5.</w:t>
      </w:r>
      <w:bookmarkEnd w:id="3"/>
    </w:p>
    <w:p w14:paraId="3716CDC8" w14:textId="77777777" w:rsidR="003610BB" w:rsidRPr="003610BB" w:rsidRDefault="003610BB" w:rsidP="003610BB">
      <w:pPr>
        <w:pStyle w:val="EndNoteBibliography"/>
        <w:ind w:left="720" w:hanging="720"/>
      </w:pPr>
      <w:bookmarkStart w:id="4" w:name="_ENREF_5"/>
      <w:r w:rsidRPr="003610BB">
        <w:t>[5]</w:t>
      </w:r>
      <w:r w:rsidRPr="003610BB">
        <w:tab/>
        <w:t xml:space="preserve">B. Benaissa, K. Yoshida, M. Köppen, and F. Hendrichovsky, "Updatable indoor localization based on BLE signal fingerprint," in </w:t>
      </w:r>
      <w:r w:rsidRPr="003610BB">
        <w:rPr>
          <w:i/>
        </w:rPr>
        <w:t>2018 International Conference on Applied Smart Systems (ICASS)</w:t>
      </w:r>
      <w:r w:rsidRPr="003610BB">
        <w:t>, 2018, pp. 1-6.</w:t>
      </w:r>
      <w:bookmarkEnd w:id="4"/>
    </w:p>
    <w:p w14:paraId="3993B9F1" w14:textId="76DE12EE" w:rsidR="00AC7287" w:rsidRPr="0061279F" w:rsidRDefault="00765329" w:rsidP="00FB1406">
      <w:pPr>
        <w:widowControl w:val="0"/>
        <w:autoSpaceDE w:val="0"/>
        <w:autoSpaceDN w:val="0"/>
        <w:adjustRightInd w:val="0"/>
        <w:spacing w:line="276" w:lineRule="auto"/>
        <w:jc w:val="both"/>
        <w:rPr>
          <w:rFonts w:asciiTheme="minorHAnsi" w:hAnsiTheme="minorHAnsi" w:cstheme="minorHAnsi"/>
          <w:spacing w:val="-1"/>
          <w:sz w:val="22"/>
          <w:szCs w:val="22"/>
        </w:rPr>
      </w:pPr>
      <w:r>
        <w:rPr>
          <w:rFonts w:asciiTheme="minorHAnsi" w:hAnsiTheme="minorHAnsi" w:cstheme="minorHAnsi"/>
          <w:spacing w:val="-1"/>
          <w:sz w:val="22"/>
          <w:szCs w:val="22"/>
        </w:rPr>
        <w:fldChar w:fldCharType="end"/>
      </w:r>
    </w:p>
    <w:sectPr w:rsidR="00AC7287" w:rsidRPr="0061279F" w:rsidSect="009B63C2">
      <w:foot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6587BC" w14:textId="77777777" w:rsidR="00F23F16" w:rsidRDefault="00F23F16" w:rsidP="00883CA6">
      <w:r>
        <w:separator/>
      </w:r>
    </w:p>
    <w:p w14:paraId="56151C73" w14:textId="77777777" w:rsidR="00F23F16" w:rsidRDefault="00F23F16"/>
  </w:endnote>
  <w:endnote w:type="continuationSeparator" w:id="0">
    <w:p w14:paraId="7DAB4DD7" w14:textId="77777777" w:rsidR="00F23F16" w:rsidRDefault="00F23F16" w:rsidP="00883CA6">
      <w:r>
        <w:continuationSeparator/>
      </w:r>
    </w:p>
    <w:p w14:paraId="2FD637E8" w14:textId="77777777" w:rsidR="00F23F16" w:rsidRDefault="00F23F1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9297789"/>
      <w:docPartObj>
        <w:docPartGallery w:val="Page Numbers (Bottom of Page)"/>
        <w:docPartUnique/>
      </w:docPartObj>
    </w:sdtPr>
    <w:sdtEndPr>
      <w:rPr>
        <w:b/>
      </w:rPr>
    </w:sdtEndPr>
    <w:sdtContent>
      <w:p w14:paraId="6B01A3CA" w14:textId="77777777" w:rsidR="001705C5" w:rsidRPr="00883CA6" w:rsidRDefault="001705C5" w:rsidP="00883CA6">
        <w:pPr>
          <w:pStyle w:val="Footer"/>
          <w:ind w:left="720"/>
          <w:rPr>
            <w:b/>
          </w:rPr>
        </w:pPr>
        <w:r w:rsidRPr="00883CA6">
          <w:rPr>
            <w:b/>
          </w:rPr>
          <w:fldChar w:fldCharType="begin"/>
        </w:r>
        <w:r w:rsidRPr="00883CA6">
          <w:rPr>
            <w:b/>
          </w:rPr>
          <w:instrText>PAGE   \* MERGEFORMAT</w:instrText>
        </w:r>
        <w:r w:rsidRPr="00883CA6">
          <w:rPr>
            <w:b/>
          </w:rPr>
          <w:fldChar w:fldCharType="separate"/>
        </w:r>
        <w:r w:rsidRPr="008A1BAC">
          <w:rPr>
            <w:b/>
            <w:noProof/>
            <w:lang w:val="fr-FR"/>
          </w:rPr>
          <w:t>14</w:t>
        </w:r>
        <w:r w:rsidRPr="00883CA6">
          <w:rPr>
            <w:b/>
          </w:rPr>
          <w:fldChar w:fldCharType="end"/>
        </w:r>
        <w:r w:rsidRPr="00883CA6">
          <w:rPr>
            <w:b/>
          </w:rPr>
          <w:t xml:space="preserve"> </w:t>
        </w:r>
      </w:p>
    </w:sdtContent>
  </w:sdt>
  <w:p w14:paraId="38F570F9" w14:textId="77777777" w:rsidR="001705C5" w:rsidRDefault="001705C5">
    <w:pPr>
      <w:pStyle w:val="Footer"/>
    </w:pPr>
  </w:p>
  <w:p w14:paraId="3AFBCC36" w14:textId="77777777" w:rsidR="001705C5" w:rsidRDefault="001705C5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F29081" w14:textId="77777777" w:rsidR="00F23F16" w:rsidRDefault="00F23F16" w:rsidP="00883CA6">
      <w:r>
        <w:separator/>
      </w:r>
    </w:p>
    <w:p w14:paraId="2E9E47A2" w14:textId="77777777" w:rsidR="00F23F16" w:rsidRDefault="00F23F16"/>
  </w:footnote>
  <w:footnote w:type="continuationSeparator" w:id="0">
    <w:p w14:paraId="63F2FD91" w14:textId="77777777" w:rsidR="00F23F16" w:rsidRDefault="00F23F16" w:rsidP="00883CA6">
      <w:r>
        <w:continuationSeparator/>
      </w:r>
    </w:p>
    <w:p w14:paraId="7BF68860" w14:textId="77777777" w:rsidR="00F23F16" w:rsidRDefault="00F23F1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2E085744"/>
    <w:lvl w:ilvl="0">
      <w:start w:val="1"/>
      <w:numFmt w:val="upperRoman"/>
      <w:lvlText w:val="%1."/>
      <w:legacy w:legacy="1" w:legacySpace="144" w:legacyIndent="144"/>
      <w:lvlJc w:val="left"/>
    </w:lvl>
    <w:lvl w:ilvl="1">
      <w:start w:val="1"/>
      <w:numFmt w:val="upperLetter"/>
      <w:lvlText w:val="%2."/>
      <w:legacy w:legacy="1" w:legacySpace="144" w:legacyIndent="144"/>
      <w:lvlJc w:val="left"/>
    </w:lvl>
    <w:lvl w:ilvl="2">
      <w:start w:val="1"/>
      <w:numFmt w:val="decimal"/>
      <w:lvlText w:val="%3)"/>
      <w:legacy w:legacy="1" w:legacySpace="144" w:legacyIndent="144"/>
      <w:lvlJc w:val="left"/>
    </w:lvl>
    <w:lvl w:ilvl="3">
      <w:start w:val="1"/>
      <w:numFmt w:val="lowerLetter"/>
      <w:pStyle w:val="Heading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Heading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18F02FE"/>
    <w:multiLevelType w:val="hybridMultilevel"/>
    <w:tmpl w:val="0FB28D2E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2C781D"/>
    <w:multiLevelType w:val="hybridMultilevel"/>
    <w:tmpl w:val="6E9244B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2FF1AA2"/>
    <w:multiLevelType w:val="hybridMultilevel"/>
    <w:tmpl w:val="166EDEA8"/>
    <w:lvl w:ilvl="0" w:tplc="8F10DCB2">
      <w:start w:val="1"/>
      <w:numFmt w:val="decimal"/>
      <w:lvlText w:val="[%1]"/>
      <w:lvlJc w:val="left"/>
      <w:pPr>
        <w:ind w:left="360" w:hanging="360"/>
      </w:pPr>
      <w:rPr>
        <w:rFonts w:hint="default"/>
        <w:i w:val="0"/>
        <w:iCs w:val="0"/>
        <w:color w:val="auto"/>
        <w:sz w:val="22"/>
        <w:szCs w:val="22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0377291E"/>
    <w:multiLevelType w:val="hybridMultilevel"/>
    <w:tmpl w:val="ECD0746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9790ED2"/>
    <w:multiLevelType w:val="hybridMultilevel"/>
    <w:tmpl w:val="8FE02B5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9C20092"/>
    <w:multiLevelType w:val="hybridMultilevel"/>
    <w:tmpl w:val="AE6AC2F2"/>
    <w:lvl w:ilvl="0" w:tplc="6B96F93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FF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ABA3D62"/>
    <w:multiLevelType w:val="hybridMultilevel"/>
    <w:tmpl w:val="1834D3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85E142F"/>
    <w:multiLevelType w:val="hybridMultilevel"/>
    <w:tmpl w:val="C2A00E20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CD72980"/>
    <w:multiLevelType w:val="hybridMultilevel"/>
    <w:tmpl w:val="5C106732"/>
    <w:lvl w:ilvl="0" w:tplc="A2B0DBAE">
      <w:start w:val="1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1F8C7273"/>
    <w:multiLevelType w:val="hybridMultilevel"/>
    <w:tmpl w:val="EAD821BE"/>
    <w:lvl w:ilvl="0" w:tplc="FBB880D8">
      <w:start w:val="20"/>
      <w:numFmt w:val="decimal"/>
      <w:lvlText w:val="[%1]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A36068A"/>
    <w:multiLevelType w:val="multilevel"/>
    <w:tmpl w:val="44DC1416"/>
    <w:lvl w:ilvl="0">
      <w:start w:val="5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A4305EB"/>
    <w:multiLevelType w:val="hybridMultilevel"/>
    <w:tmpl w:val="C9AC5C7C"/>
    <w:lvl w:ilvl="0" w:tplc="671AC61C">
      <w:start w:val="1"/>
      <w:numFmt w:val="decimal"/>
      <w:lvlText w:val="[%1]"/>
      <w:lvlJc w:val="left"/>
      <w:pPr>
        <w:ind w:left="360" w:hanging="360"/>
      </w:pPr>
      <w:rPr>
        <w:rFonts w:hint="default"/>
        <w:color w:val="000000" w:themeColor="text1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B577691"/>
    <w:multiLevelType w:val="multilevel"/>
    <w:tmpl w:val="F252F730"/>
    <w:lvl w:ilvl="0">
      <w:start w:val="3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540" w:hanging="54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BF05719"/>
    <w:multiLevelType w:val="multilevel"/>
    <w:tmpl w:val="78C0C79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310A04E4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16" w15:restartNumberingAfterBreak="0">
    <w:nsid w:val="364D5C25"/>
    <w:multiLevelType w:val="hybridMultilevel"/>
    <w:tmpl w:val="7A8E2AC0"/>
    <w:lvl w:ilvl="0" w:tplc="040C0001">
      <w:start w:val="1"/>
      <w:numFmt w:val="bullet"/>
      <w:lvlText w:val=""/>
      <w:lvlJc w:val="left"/>
      <w:pPr>
        <w:ind w:left="793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513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23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95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73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9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11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833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553" w:hanging="360"/>
      </w:pPr>
      <w:rPr>
        <w:rFonts w:ascii="Wingdings" w:hAnsi="Wingdings" w:hint="default"/>
      </w:rPr>
    </w:lvl>
  </w:abstractNum>
  <w:abstractNum w:abstractNumId="17" w15:restartNumberingAfterBreak="0">
    <w:nsid w:val="36AF1F17"/>
    <w:multiLevelType w:val="hybridMultilevel"/>
    <w:tmpl w:val="D018B02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6F63E71"/>
    <w:multiLevelType w:val="multilevel"/>
    <w:tmpl w:val="D182E73A"/>
    <w:lvl w:ilvl="0">
      <w:start w:val="1"/>
      <w:numFmt w:val="decimal"/>
      <w:pStyle w:val="Heading2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4.%2."/>
      <w:lvlJc w:val="left"/>
      <w:pPr>
        <w:ind w:left="720" w:hanging="360"/>
      </w:pPr>
      <w:rPr>
        <w:rFonts w:hint="default"/>
        <w:color w:val="000000" w:themeColor="text1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4177454A"/>
    <w:multiLevelType w:val="hybridMultilevel"/>
    <w:tmpl w:val="F1109C68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189603E"/>
    <w:multiLevelType w:val="multilevel"/>
    <w:tmpl w:val="D196DD82"/>
    <w:lvl w:ilvl="0">
      <w:start w:val="2"/>
      <w:numFmt w:val="upperRoman"/>
      <w:lvlText w:val="%1."/>
      <w:lvlJc w:val="center"/>
      <w:pPr>
        <w:tabs>
          <w:tab w:val="num" w:pos="576"/>
        </w:tabs>
        <w:ind w:left="0"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)"/>
      <w:lvlJc w:val="left"/>
      <w:pPr>
        <w:tabs>
          <w:tab w:val="num" w:pos="540"/>
        </w:tabs>
        <w:ind w:left="0"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lvlText w:val="%4)"/>
      <w:lvlJc w:val="left"/>
      <w:pPr>
        <w:tabs>
          <w:tab w:val="num" w:pos="630"/>
        </w:tabs>
        <w:ind w:left="0"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 w:firstLine="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 w:firstLine="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 w:firstLine="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 w:firstLine="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 w:firstLine="0"/>
      </w:pPr>
      <w:rPr>
        <w:rFonts w:cs="Times New Roman" w:hint="default"/>
      </w:rPr>
    </w:lvl>
  </w:abstractNum>
  <w:abstractNum w:abstractNumId="21" w15:restartNumberingAfterBreak="0">
    <w:nsid w:val="437064C6"/>
    <w:multiLevelType w:val="multilevel"/>
    <w:tmpl w:val="78C0C79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4E00BF0"/>
    <w:multiLevelType w:val="multilevel"/>
    <w:tmpl w:val="37BA2F34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3" w15:restartNumberingAfterBreak="0">
    <w:nsid w:val="46E50B6B"/>
    <w:multiLevelType w:val="multilevel"/>
    <w:tmpl w:val="8C2020F2"/>
    <w:lvl w:ilvl="0">
      <w:start w:val="1"/>
      <w:numFmt w:val="decimal"/>
      <w:lvlText w:val="%1."/>
      <w:lvlJc w:val="left"/>
      <w:pPr>
        <w:ind w:left="786" w:hanging="360"/>
      </w:pPr>
      <w:rPr>
        <w:b/>
        <w:bCs/>
      </w:rPr>
    </w:lvl>
    <w:lvl w:ilvl="1">
      <w:start w:val="1"/>
      <w:numFmt w:val="decimal"/>
      <w:isLgl/>
      <w:lvlText w:val="%1.%2"/>
      <w:lvlJc w:val="left"/>
      <w:pPr>
        <w:ind w:left="801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06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50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66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6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26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86" w:hanging="2160"/>
      </w:pPr>
      <w:rPr>
        <w:rFonts w:hint="default"/>
      </w:rPr>
    </w:lvl>
  </w:abstractNum>
  <w:abstractNum w:abstractNumId="24" w15:restartNumberingAfterBreak="0">
    <w:nsid w:val="490D3B73"/>
    <w:multiLevelType w:val="multilevel"/>
    <w:tmpl w:val="758A9CE2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2.1."/>
      <w:lvlJc w:val="left"/>
      <w:pPr>
        <w:ind w:left="735" w:hanging="375"/>
      </w:pPr>
      <w:rPr>
        <w:rFonts w:hint="default"/>
      </w:rPr>
    </w:lvl>
    <w:lvl w:ilvl="2">
      <w:start w:val="2"/>
      <w:numFmt w:val="decimal"/>
      <w:lvlText w:val="3.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25" w15:restartNumberingAfterBreak="0">
    <w:nsid w:val="4BA23957"/>
    <w:multiLevelType w:val="hybridMultilevel"/>
    <w:tmpl w:val="B9662D82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2EB4007"/>
    <w:multiLevelType w:val="hybridMultilevel"/>
    <w:tmpl w:val="3F3441A0"/>
    <w:lvl w:ilvl="0" w:tplc="22B4AA6A">
      <w:start w:val="4"/>
      <w:numFmt w:val="bullet"/>
      <w:lvlText w:val="-"/>
      <w:lvlJc w:val="left"/>
      <w:pPr>
        <w:ind w:left="720" w:hanging="360"/>
      </w:pPr>
      <w:rPr>
        <w:rFonts w:ascii="Times New Roman" w:eastAsia="SimSun" w:hAnsi="Times New Roman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F923D79"/>
    <w:multiLevelType w:val="multilevel"/>
    <w:tmpl w:val="1E8642EE"/>
    <w:lvl w:ilvl="0">
      <w:start w:val="4"/>
      <w:numFmt w:val="decimal"/>
      <w:lvlText w:val="%1"/>
      <w:lvlJc w:val="left"/>
      <w:pPr>
        <w:ind w:left="576" w:hanging="576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28" w15:restartNumberingAfterBreak="0">
    <w:nsid w:val="5F9F1C4F"/>
    <w:multiLevelType w:val="hybridMultilevel"/>
    <w:tmpl w:val="7B2CD380"/>
    <w:lvl w:ilvl="0" w:tplc="7B807274">
      <w:start w:val="1"/>
      <w:numFmt w:val="decimal"/>
      <w:lvlText w:val="3.%1"/>
      <w:lvlJc w:val="left"/>
      <w:pPr>
        <w:ind w:left="720" w:hanging="360"/>
      </w:pPr>
      <w:rPr>
        <w:rFonts w:hint="default"/>
        <w:i w:val="0"/>
        <w:iCs w:val="0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3046B82"/>
    <w:multiLevelType w:val="multilevel"/>
    <w:tmpl w:val="57BA1448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3.%2."/>
      <w:lvlJc w:val="left"/>
      <w:pPr>
        <w:ind w:left="735" w:hanging="375"/>
      </w:pPr>
      <w:rPr>
        <w:rFonts w:hint="default"/>
      </w:rPr>
    </w:lvl>
    <w:lvl w:ilvl="2">
      <w:start w:val="3"/>
      <w:numFmt w:val="decimal"/>
      <w:lvlText w:val="3.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30" w15:restartNumberingAfterBreak="0">
    <w:nsid w:val="644B6B1B"/>
    <w:multiLevelType w:val="multilevel"/>
    <w:tmpl w:val="E8301628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2.1."/>
      <w:lvlJc w:val="left"/>
      <w:pPr>
        <w:ind w:left="735" w:hanging="375"/>
      </w:pPr>
      <w:rPr>
        <w:rFonts w:hint="default"/>
      </w:rPr>
    </w:lvl>
    <w:lvl w:ilvl="2">
      <w:start w:val="3"/>
      <w:numFmt w:val="decimal"/>
      <w:lvlText w:val="%3.4.1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31" w15:restartNumberingAfterBreak="0">
    <w:nsid w:val="69787030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32" w15:restartNumberingAfterBreak="0">
    <w:nsid w:val="6ACB4555"/>
    <w:multiLevelType w:val="hybridMultilevel"/>
    <w:tmpl w:val="7B90B866"/>
    <w:lvl w:ilvl="0" w:tplc="576E8172">
      <w:start w:val="14"/>
      <w:numFmt w:val="decimal"/>
      <w:lvlText w:val="%1"/>
      <w:lvlJc w:val="left"/>
      <w:pPr>
        <w:ind w:left="720" w:hanging="360"/>
      </w:pPr>
      <w:rPr>
        <w:rFonts w:hint="default"/>
        <w:sz w:val="24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D9834A8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abstractNum w:abstractNumId="34" w15:restartNumberingAfterBreak="0">
    <w:nsid w:val="6F10793C"/>
    <w:multiLevelType w:val="multilevel"/>
    <w:tmpl w:val="687E3918"/>
    <w:lvl w:ilvl="0">
      <w:start w:val="3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35" w15:restartNumberingAfterBreak="0">
    <w:nsid w:val="71701BED"/>
    <w:multiLevelType w:val="hybridMultilevel"/>
    <w:tmpl w:val="F64C5B5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4E84C66"/>
    <w:multiLevelType w:val="multilevel"/>
    <w:tmpl w:val="C074ACE8"/>
    <w:lvl w:ilvl="0">
      <w:start w:val="3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3.%2."/>
      <w:lvlJc w:val="left"/>
      <w:pPr>
        <w:ind w:left="735" w:hanging="375"/>
      </w:pPr>
      <w:rPr>
        <w:rFonts w:hint="default"/>
      </w:rPr>
    </w:lvl>
    <w:lvl w:ilvl="2">
      <w:start w:val="1"/>
      <w:numFmt w:val="decimal"/>
      <w:lvlText w:val="3.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37" w15:restartNumberingAfterBreak="0">
    <w:nsid w:val="7E0435EF"/>
    <w:multiLevelType w:val="multilevel"/>
    <w:tmpl w:val="939430E6"/>
    <w:lvl w:ilvl="0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  <w:color w:val="0000FF"/>
      </w:rPr>
    </w:lvl>
    <w:lvl w:ilvl="1">
      <w:start w:val="3"/>
      <w:numFmt w:val="decimal"/>
      <w:lvlText w:val="%1.%2"/>
      <w:lvlJc w:val="left"/>
      <w:pPr>
        <w:ind w:left="720" w:hanging="576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12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6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30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0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12" w:hanging="2160"/>
      </w:pPr>
      <w:rPr>
        <w:rFonts w:hint="default"/>
      </w:rPr>
    </w:lvl>
  </w:abstractNum>
  <w:num w:numId="1">
    <w:abstractNumId w:val="9"/>
  </w:num>
  <w:num w:numId="2">
    <w:abstractNumId w:val="32"/>
  </w:num>
  <w:num w:numId="3">
    <w:abstractNumId w:val="10"/>
  </w:num>
  <w:num w:numId="4">
    <w:abstractNumId w:val="17"/>
  </w:num>
  <w:num w:numId="5">
    <w:abstractNumId w:val="3"/>
  </w:num>
  <w:num w:numId="6">
    <w:abstractNumId w:val="20"/>
  </w:num>
  <w:num w:numId="7">
    <w:abstractNumId w:val="35"/>
  </w:num>
  <w:num w:numId="8">
    <w:abstractNumId w:val="30"/>
  </w:num>
  <w:num w:numId="9">
    <w:abstractNumId w:val="23"/>
  </w:num>
  <w:num w:numId="10">
    <w:abstractNumId w:val="34"/>
  </w:num>
  <w:num w:numId="11">
    <w:abstractNumId w:val="18"/>
  </w:num>
  <w:num w:numId="12">
    <w:abstractNumId w:val="20"/>
  </w:num>
  <w:num w:numId="13">
    <w:abstractNumId w:val="20"/>
  </w:num>
  <w:num w:numId="14">
    <w:abstractNumId w:val="20"/>
  </w:num>
  <w:num w:numId="15">
    <w:abstractNumId w:val="20"/>
  </w:num>
  <w:num w:numId="16">
    <w:abstractNumId w:val="26"/>
  </w:num>
  <w:num w:numId="17">
    <w:abstractNumId w:val="4"/>
  </w:num>
  <w:num w:numId="18">
    <w:abstractNumId w:val="7"/>
  </w:num>
  <w:num w:numId="19">
    <w:abstractNumId w:val="31"/>
  </w:num>
  <w:num w:numId="20">
    <w:abstractNumId w:val="16"/>
  </w:num>
  <w:num w:numId="21">
    <w:abstractNumId w:val="6"/>
  </w:num>
  <w:num w:numId="22">
    <w:abstractNumId w:val="27"/>
  </w:num>
  <w:num w:numId="23">
    <w:abstractNumId w:val="37"/>
  </w:num>
  <w:num w:numId="24">
    <w:abstractNumId w:val="15"/>
  </w:num>
  <w:num w:numId="25">
    <w:abstractNumId w:val="33"/>
  </w:num>
  <w:num w:numId="26">
    <w:abstractNumId w:val="12"/>
  </w:num>
  <w:num w:numId="27">
    <w:abstractNumId w:val="2"/>
  </w:num>
  <w:num w:numId="28">
    <w:abstractNumId w:val="25"/>
  </w:num>
  <w:num w:numId="29">
    <w:abstractNumId w:val="19"/>
  </w:num>
  <w:num w:numId="30">
    <w:abstractNumId w:val="8"/>
  </w:num>
  <w:num w:numId="31">
    <w:abstractNumId w:val="5"/>
  </w:num>
  <w:num w:numId="32">
    <w:abstractNumId w:val="1"/>
  </w:num>
  <w:num w:numId="33">
    <w:abstractNumId w:val="20"/>
  </w:num>
  <w:num w:numId="34">
    <w:abstractNumId w:val="24"/>
  </w:num>
  <w:num w:numId="35">
    <w:abstractNumId w:val="29"/>
  </w:num>
  <w:num w:numId="36">
    <w:abstractNumId w:val="36"/>
  </w:num>
  <w:num w:numId="37">
    <w:abstractNumId w:val="11"/>
  </w:num>
  <w:num w:numId="38">
    <w:abstractNumId w:val="0"/>
  </w:num>
  <w:num w:numId="39">
    <w:abstractNumId w:val="21"/>
  </w:num>
  <w:num w:numId="40">
    <w:abstractNumId w:val="14"/>
  </w:num>
  <w:num w:numId="41">
    <w:abstractNumId w:val="13"/>
  </w:num>
  <w:num w:numId="42">
    <w:abstractNumId w:val="28"/>
  </w:num>
  <w:num w:numId="43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a3NDcwN7E0NjczMLVQ0lEKTi0uzszPAykwrAUAEcGUp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2dvztxwj0tp5eedxa8xvv9edazfwx05fvp0&quot;&gt;My EndNote Library&lt;record-ids&gt;&lt;item&gt;7&lt;/item&gt;&lt;item&gt;135&lt;/item&gt;&lt;item&gt;269&lt;/item&gt;&lt;item&gt;270&lt;/item&gt;&lt;/record-ids&gt;&lt;/item&gt;&lt;/Libraries&gt;"/>
  </w:docVars>
  <w:rsids>
    <w:rsidRoot w:val="00147AAA"/>
    <w:rsid w:val="0000094F"/>
    <w:rsid w:val="00001DE5"/>
    <w:rsid w:val="000031CF"/>
    <w:rsid w:val="00003EED"/>
    <w:rsid w:val="00004919"/>
    <w:rsid w:val="00004DC3"/>
    <w:rsid w:val="000064AC"/>
    <w:rsid w:val="0000709E"/>
    <w:rsid w:val="000100E9"/>
    <w:rsid w:val="000117E6"/>
    <w:rsid w:val="000142EE"/>
    <w:rsid w:val="00014DC5"/>
    <w:rsid w:val="00015770"/>
    <w:rsid w:val="00015F42"/>
    <w:rsid w:val="00020406"/>
    <w:rsid w:val="00021D13"/>
    <w:rsid w:val="00022906"/>
    <w:rsid w:val="00022FAD"/>
    <w:rsid w:val="000244C5"/>
    <w:rsid w:val="00025346"/>
    <w:rsid w:val="0002664A"/>
    <w:rsid w:val="000313C3"/>
    <w:rsid w:val="0003323C"/>
    <w:rsid w:val="00033521"/>
    <w:rsid w:val="00035BAC"/>
    <w:rsid w:val="000361EC"/>
    <w:rsid w:val="00036287"/>
    <w:rsid w:val="000377AF"/>
    <w:rsid w:val="000428DC"/>
    <w:rsid w:val="0004351F"/>
    <w:rsid w:val="00044A61"/>
    <w:rsid w:val="00046C28"/>
    <w:rsid w:val="00047F97"/>
    <w:rsid w:val="00053F6D"/>
    <w:rsid w:val="0005532C"/>
    <w:rsid w:val="0006211C"/>
    <w:rsid w:val="00062130"/>
    <w:rsid w:val="00062991"/>
    <w:rsid w:val="00062E59"/>
    <w:rsid w:val="000634D7"/>
    <w:rsid w:val="0006510C"/>
    <w:rsid w:val="000659F3"/>
    <w:rsid w:val="00066AD3"/>
    <w:rsid w:val="00067EC4"/>
    <w:rsid w:val="000720F4"/>
    <w:rsid w:val="000732C6"/>
    <w:rsid w:val="000734EE"/>
    <w:rsid w:val="0007470C"/>
    <w:rsid w:val="00074D2F"/>
    <w:rsid w:val="000766B9"/>
    <w:rsid w:val="00080704"/>
    <w:rsid w:val="000822B8"/>
    <w:rsid w:val="00082898"/>
    <w:rsid w:val="000848F9"/>
    <w:rsid w:val="00084F0D"/>
    <w:rsid w:val="00086288"/>
    <w:rsid w:val="00086361"/>
    <w:rsid w:val="0008794E"/>
    <w:rsid w:val="00087B5A"/>
    <w:rsid w:val="000902D2"/>
    <w:rsid w:val="000904BB"/>
    <w:rsid w:val="00090F69"/>
    <w:rsid w:val="00093E32"/>
    <w:rsid w:val="000949EF"/>
    <w:rsid w:val="00095EC9"/>
    <w:rsid w:val="000A12DF"/>
    <w:rsid w:val="000A1E63"/>
    <w:rsid w:val="000A3DBE"/>
    <w:rsid w:val="000A410A"/>
    <w:rsid w:val="000A55EA"/>
    <w:rsid w:val="000B1A97"/>
    <w:rsid w:val="000B2344"/>
    <w:rsid w:val="000B495C"/>
    <w:rsid w:val="000B5D99"/>
    <w:rsid w:val="000B72A9"/>
    <w:rsid w:val="000B7B7B"/>
    <w:rsid w:val="000C1583"/>
    <w:rsid w:val="000C3A6D"/>
    <w:rsid w:val="000C3B11"/>
    <w:rsid w:val="000C4380"/>
    <w:rsid w:val="000C4A23"/>
    <w:rsid w:val="000C4D3D"/>
    <w:rsid w:val="000C7BD5"/>
    <w:rsid w:val="000C7E16"/>
    <w:rsid w:val="000D1264"/>
    <w:rsid w:val="000D1FA3"/>
    <w:rsid w:val="000D2559"/>
    <w:rsid w:val="000D3DFC"/>
    <w:rsid w:val="000D4761"/>
    <w:rsid w:val="000D5770"/>
    <w:rsid w:val="000D5CB2"/>
    <w:rsid w:val="000D5EF1"/>
    <w:rsid w:val="000E131D"/>
    <w:rsid w:val="000E19AC"/>
    <w:rsid w:val="000E2C49"/>
    <w:rsid w:val="000E3245"/>
    <w:rsid w:val="000E603F"/>
    <w:rsid w:val="000E61A9"/>
    <w:rsid w:val="000E7EEF"/>
    <w:rsid w:val="000F1B6A"/>
    <w:rsid w:val="000F3C4B"/>
    <w:rsid w:val="000F405E"/>
    <w:rsid w:val="000F57F6"/>
    <w:rsid w:val="000F799E"/>
    <w:rsid w:val="00101437"/>
    <w:rsid w:val="001027FD"/>
    <w:rsid w:val="00102A66"/>
    <w:rsid w:val="00102D90"/>
    <w:rsid w:val="00104203"/>
    <w:rsid w:val="00104250"/>
    <w:rsid w:val="00104FBE"/>
    <w:rsid w:val="001059BC"/>
    <w:rsid w:val="00111545"/>
    <w:rsid w:val="00111595"/>
    <w:rsid w:val="001117E5"/>
    <w:rsid w:val="00112764"/>
    <w:rsid w:val="00112D92"/>
    <w:rsid w:val="00112ED8"/>
    <w:rsid w:val="00113B35"/>
    <w:rsid w:val="0011409E"/>
    <w:rsid w:val="00114764"/>
    <w:rsid w:val="001158A8"/>
    <w:rsid w:val="00115E26"/>
    <w:rsid w:val="00116026"/>
    <w:rsid w:val="001164CA"/>
    <w:rsid w:val="001171B7"/>
    <w:rsid w:val="001208C2"/>
    <w:rsid w:val="001224C9"/>
    <w:rsid w:val="00122A79"/>
    <w:rsid w:val="00123198"/>
    <w:rsid w:val="00124BD3"/>
    <w:rsid w:val="00126500"/>
    <w:rsid w:val="0012674E"/>
    <w:rsid w:val="00126997"/>
    <w:rsid w:val="0013060B"/>
    <w:rsid w:val="0013165E"/>
    <w:rsid w:val="001317EF"/>
    <w:rsid w:val="00132304"/>
    <w:rsid w:val="00133EE4"/>
    <w:rsid w:val="00134F4B"/>
    <w:rsid w:val="00137260"/>
    <w:rsid w:val="00140695"/>
    <w:rsid w:val="001411F1"/>
    <w:rsid w:val="00141F81"/>
    <w:rsid w:val="00142057"/>
    <w:rsid w:val="0014358A"/>
    <w:rsid w:val="00143650"/>
    <w:rsid w:val="00145B33"/>
    <w:rsid w:val="001469A5"/>
    <w:rsid w:val="001469AA"/>
    <w:rsid w:val="00147AAA"/>
    <w:rsid w:val="00147AAF"/>
    <w:rsid w:val="00150220"/>
    <w:rsid w:val="0015266D"/>
    <w:rsid w:val="0015341C"/>
    <w:rsid w:val="00153876"/>
    <w:rsid w:val="00153AE5"/>
    <w:rsid w:val="00155C30"/>
    <w:rsid w:val="00157B44"/>
    <w:rsid w:val="00157F36"/>
    <w:rsid w:val="00160CE7"/>
    <w:rsid w:val="001617FA"/>
    <w:rsid w:val="001638CC"/>
    <w:rsid w:val="00163B77"/>
    <w:rsid w:val="0016412E"/>
    <w:rsid w:val="00164BE6"/>
    <w:rsid w:val="001705C5"/>
    <w:rsid w:val="00170C19"/>
    <w:rsid w:val="00171512"/>
    <w:rsid w:val="00171A0C"/>
    <w:rsid w:val="0017287D"/>
    <w:rsid w:val="0017292C"/>
    <w:rsid w:val="0017572E"/>
    <w:rsid w:val="00175AA0"/>
    <w:rsid w:val="00181574"/>
    <w:rsid w:val="001838F9"/>
    <w:rsid w:val="0019121D"/>
    <w:rsid w:val="00193476"/>
    <w:rsid w:val="00193DB4"/>
    <w:rsid w:val="001945A7"/>
    <w:rsid w:val="0019465C"/>
    <w:rsid w:val="00195078"/>
    <w:rsid w:val="00195AF3"/>
    <w:rsid w:val="0019602B"/>
    <w:rsid w:val="00197CEF"/>
    <w:rsid w:val="001A02FE"/>
    <w:rsid w:val="001A0F34"/>
    <w:rsid w:val="001A4CA0"/>
    <w:rsid w:val="001A4CAD"/>
    <w:rsid w:val="001A6851"/>
    <w:rsid w:val="001A702E"/>
    <w:rsid w:val="001B1239"/>
    <w:rsid w:val="001B296D"/>
    <w:rsid w:val="001B2F54"/>
    <w:rsid w:val="001B36BA"/>
    <w:rsid w:val="001B449E"/>
    <w:rsid w:val="001B4564"/>
    <w:rsid w:val="001B607E"/>
    <w:rsid w:val="001B76EE"/>
    <w:rsid w:val="001C0698"/>
    <w:rsid w:val="001C1190"/>
    <w:rsid w:val="001C28EF"/>
    <w:rsid w:val="001C30B4"/>
    <w:rsid w:val="001C43E1"/>
    <w:rsid w:val="001C596B"/>
    <w:rsid w:val="001C5A70"/>
    <w:rsid w:val="001C5E00"/>
    <w:rsid w:val="001D074B"/>
    <w:rsid w:val="001D3695"/>
    <w:rsid w:val="001D3861"/>
    <w:rsid w:val="001D3ECA"/>
    <w:rsid w:val="001D4647"/>
    <w:rsid w:val="001D5E59"/>
    <w:rsid w:val="001D6308"/>
    <w:rsid w:val="001D78E3"/>
    <w:rsid w:val="001E049E"/>
    <w:rsid w:val="001E2500"/>
    <w:rsid w:val="001E2B4A"/>
    <w:rsid w:val="001E31AF"/>
    <w:rsid w:val="001E561F"/>
    <w:rsid w:val="001F02CA"/>
    <w:rsid w:val="001F19A0"/>
    <w:rsid w:val="001F3042"/>
    <w:rsid w:val="001F38B4"/>
    <w:rsid w:val="001F46F6"/>
    <w:rsid w:val="001F4B1A"/>
    <w:rsid w:val="001F4CFB"/>
    <w:rsid w:val="001F4E8E"/>
    <w:rsid w:val="001F5DF5"/>
    <w:rsid w:val="001F6086"/>
    <w:rsid w:val="001F78BF"/>
    <w:rsid w:val="00203D23"/>
    <w:rsid w:val="002056E6"/>
    <w:rsid w:val="00205C53"/>
    <w:rsid w:val="00206D48"/>
    <w:rsid w:val="0021219E"/>
    <w:rsid w:val="002124F9"/>
    <w:rsid w:val="00213401"/>
    <w:rsid w:val="00214BF3"/>
    <w:rsid w:val="0021675A"/>
    <w:rsid w:val="00216E25"/>
    <w:rsid w:val="00216E42"/>
    <w:rsid w:val="00217AB4"/>
    <w:rsid w:val="0022062C"/>
    <w:rsid w:val="002224A4"/>
    <w:rsid w:val="00223BA2"/>
    <w:rsid w:val="00224A5B"/>
    <w:rsid w:val="00224AAA"/>
    <w:rsid w:val="0023117E"/>
    <w:rsid w:val="00234ED4"/>
    <w:rsid w:val="002404D0"/>
    <w:rsid w:val="0024111A"/>
    <w:rsid w:val="002420A0"/>
    <w:rsid w:val="002431D5"/>
    <w:rsid w:val="00243C6A"/>
    <w:rsid w:val="0024485E"/>
    <w:rsid w:val="00244E22"/>
    <w:rsid w:val="002468BE"/>
    <w:rsid w:val="00247AF6"/>
    <w:rsid w:val="00250330"/>
    <w:rsid w:val="00250580"/>
    <w:rsid w:val="00252508"/>
    <w:rsid w:val="00253F69"/>
    <w:rsid w:val="0025412B"/>
    <w:rsid w:val="002602DC"/>
    <w:rsid w:val="00261556"/>
    <w:rsid w:val="0026289A"/>
    <w:rsid w:val="00263B8F"/>
    <w:rsid w:val="002647D1"/>
    <w:rsid w:val="00267253"/>
    <w:rsid w:val="002716EA"/>
    <w:rsid w:val="00271ABC"/>
    <w:rsid w:val="00273ACD"/>
    <w:rsid w:val="002774E7"/>
    <w:rsid w:val="00277E5C"/>
    <w:rsid w:val="00281739"/>
    <w:rsid w:val="00281E5B"/>
    <w:rsid w:val="0028315F"/>
    <w:rsid w:val="00283B9C"/>
    <w:rsid w:val="0029082A"/>
    <w:rsid w:val="00290895"/>
    <w:rsid w:val="00291FF3"/>
    <w:rsid w:val="002928C0"/>
    <w:rsid w:val="0029366F"/>
    <w:rsid w:val="00293900"/>
    <w:rsid w:val="00294E5F"/>
    <w:rsid w:val="002A087C"/>
    <w:rsid w:val="002A14EE"/>
    <w:rsid w:val="002A4D31"/>
    <w:rsid w:val="002A5D13"/>
    <w:rsid w:val="002A5FB6"/>
    <w:rsid w:val="002A65A6"/>
    <w:rsid w:val="002A69F3"/>
    <w:rsid w:val="002B0710"/>
    <w:rsid w:val="002B235B"/>
    <w:rsid w:val="002B28BD"/>
    <w:rsid w:val="002B2AF7"/>
    <w:rsid w:val="002B47CA"/>
    <w:rsid w:val="002B5047"/>
    <w:rsid w:val="002B766D"/>
    <w:rsid w:val="002C1286"/>
    <w:rsid w:val="002C21CF"/>
    <w:rsid w:val="002C3FAF"/>
    <w:rsid w:val="002C4229"/>
    <w:rsid w:val="002C4969"/>
    <w:rsid w:val="002C57B6"/>
    <w:rsid w:val="002C682D"/>
    <w:rsid w:val="002C6ABD"/>
    <w:rsid w:val="002C6E1C"/>
    <w:rsid w:val="002D01AB"/>
    <w:rsid w:val="002D0B84"/>
    <w:rsid w:val="002D27F6"/>
    <w:rsid w:val="002D2AB7"/>
    <w:rsid w:val="002D2EEB"/>
    <w:rsid w:val="002D349E"/>
    <w:rsid w:val="002D5ABF"/>
    <w:rsid w:val="002D7345"/>
    <w:rsid w:val="002D748E"/>
    <w:rsid w:val="002D7795"/>
    <w:rsid w:val="002E013C"/>
    <w:rsid w:val="002E61D0"/>
    <w:rsid w:val="002F0067"/>
    <w:rsid w:val="002F065B"/>
    <w:rsid w:val="002F07B5"/>
    <w:rsid w:val="002F0D1F"/>
    <w:rsid w:val="002F1724"/>
    <w:rsid w:val="002F1C1D"/>
    <w:rsid w:val="002F1DF8"/>
    <w:rsid w:val="002F27B2"/>
    <w:rsid w:val="002F298C"/>
    <w:rsid w:val="002F2A3D"/>
    <w:rsid w:val="002F2D6F"/>
    <w:rsid w:val="002F4779"/>
    <w:rsid w:val="002F5021"/>
    <w:rsid w:val="002F6E87"/>
    <w:rsid w:val="002F75B7"/>
    <w:rsid w:val="00300CCC"/>
    <w:rsid w:val="003017D3"/>
    <w:rsid w:val="00301C98"/>
    <w:rsid w:val="0030274F"/>
    <w:rsid w:val="00302E1D"/>
    <w:rsid w:val="003037D0"/>
    <w:rsid w:val="00307BE8"/>
    <w:rsid w:val="00311656"/>
    <w:rsid w:val="0031205E"/>
    <w:rsid w:val="0031288A"/>
    <w:rsid w:val="00312A33"/>
    <w:rsid w:val="00316183"/>
    <w:rsid w:val="003168D2"/>
    <w:rsid w:val="00316EB9"/>
    <w:rsid w:val="00317BCC"/>
    <w:rsid w:val="00321763"/>
    <w:rsid w:val="003223FD"/>
    <w:rsid w:val="00322F33"/>
    <w:rsid w:val="003238AA"/>
    <w:rsid w:val="003248ED"/>
    <w:rsid w:val="003258D1"/>
    <w:rsid w:val="003278BD"/>
    <w:rsid w:val="00327C56"/>
    <w:rsid w:val="00330426"/>
    <w:rsid w:val="00331474"/>
    <w:rsid w:val="0033342B"/>
    <w:rsid w:val="00333DB2"/>
    <w:rsid w:val="00335028"/>
    <w:rsid w:val="00336886"/>
    <w:rsid w:val="00340461"/>
    <w:rsid w:val="00341B7F"/>
    <w:rsid w:val="00343757"/>
    <w:rsid w:val="00344B82"/>
    <w:rsid w:val="003455B1"/>
    <w:rsid w:val="00345D7C"/>
    <w:rsid w:val="00345ED7"/>
    <w:rsid w:val="003461C5"/>
    <w:rsid w:val="00346360"/>
    <w:rsid w:val="00353731"/>
    <w:rsid w:val="003550A6"/>
    <w:rsid w:val="00356256"/>
    <w:rsid w:val="00356DFF"/>
    <w:rsid w:val="00357AB2"/>
    <w:rsid w:val="003610BB"/>
    <w:rsid w:val="0036282F"/>
    <w:rsid w:val="00362CEB"/>
    <w:rsid w:val="003633F4"/>
    <w:rsid w:val="00363F69"/>
    <w:rsid w:val="0036511A"/>
    <w:rsid w:val="0036545E"/>
    <w:rsid w:val="003657CA"/>
    <w:rsid w:val="003676D8"/>
    <w:rsid w:val="00367D72"/>
    <w:rsid w:val="0037098E"/>
    <w:rsid w:val="00372B17"/>
    <w:rsid w:val="00373AD5"/>
    <w:rsid w:val="00374928"/>
    <w:rsid w:val="0037552B"/>
    <w:rsid w:val="00375AED"/>
    <w:rsid w:val="00376ACE"/>
    <w:rsid w:val="0037717D"/>
    <w:rsid w:val="003777FC"/>
    <w:rsid w:val="00377DFB"/>
    <w:rsid w:val="0038014F"/>
    <w:rsid w:val="003815B5"/>
    <w:rsid w:val="003859C6"/>
    <w:rsid w:val="00386082"/>
    <w:rsid w:val="00390037"/>
    <w:rsid w:val="00392593"/>
    <w:rsid w:val="00392BC8"/>
    <w:rsid w:val="0039552A"/>
    <w:rsid w:val="00396F03"/>
    <w:rsid w:val="003977A8"/>
    <w:rsid w:val="003A0E89"/>
    <w:rsid w:val="003A1437"/>
    <w:rsid w:val="003A1A24"/>
    <w:rsid w:val="003A2975"/>
    <w:rsid w:val="003A2B9E"/>
    <w:rsid w:val="003A642E"/>
    <w:rsid w:val="003A7F1C"/>
    <w:rsid w:val="003B1DDD"/>
    <w:rsid w:val="003B454A"/>
    <w:rsid w:val="003B4876"/>
    <w:rsid w:val="003B56D3"/>
    <w:rsid w:val="003B5A55"/>
    <w:rsid w:val="003B631F"/>
    <w:rsid w:val="003B6BA4"/>
    <w:rsid w:val="003B7512"/>
    <w:rsid w:val="003B7EE1"/>
    <w:rsid w:val="003C0395"/>
    <w:rsid w:val="003C0538"/>
    <w:rsid w:val="003C0902"/>
    <w:rsid w:val="003D0C1C"/>
    <w:rsid w:val="003D4B67"/>
    <w:rsid w:val="003D52C4"/>
    <w:rsid w:val="003D61EE"/>
    <w:rsid w:val="003E2E52"/>
    <w:rsid w:val="003E2FD7"/>
    <w:rsid w:val="003E37B1"/>
    <w:rsid w:val="003E4123"/>
    <w:rsid w:val="003E5105"/>
    <w:rsid w:val="003E5413"/>
    <w:rsid w:val="003E762E"/>
    <w:rsid w:val="003F0CCA"/>
    <w:rsid w:val="003F4E79"/>
    <w:rsid w:val="003F5144"/>
    <w:rsid w:val="003F571E"/>
    <w:rsid w:val="003F6152"/>
    <w:rsid w:val="003F6887"/>
    <w:rsid w:val="003F6ED3"/>
    <w:rsid w:val="00401A94"/>
    <w:rsid w:val="0040238A"/>
    <w:rsid w:val="0040465C"/>
    <w:rsid w:val="00405C4E"/>
    <w:rsid w:val="00406F45"/>
    <w:rsid w:val="00407CBF"/>
    <w:rsid w:val="0041043A"/>
    <w:rsid w:val="004118D1"/>
    <w:rsid w:val="00412C8B"/>
    <w:rsid w:val="00413BC8"/>
    <w:rsid w:val="00414BB1"/>
    <w:rsid w:val="00415C60"/>
    <w:rsid w:val="00416D6F"/>
    <w:rsid w:val="0041770F"/>
    <w:rsid w:val="00422DAC"/>
    <w:rsid w:val="00424B1A"/>
    <w:rsid w:val="004250AC"/>
    <w:rsid w:val="0043054D"/>
    <w:rsid w:val="0043059D"/>
    <w:rsid w:val="00430CD3"/>
    <w:rsid w:val="004316E1"/>
    <w:rsid w:val="0043260A"/>
    <w:rsid w:val="004336BE"/>
    <w:rsid w:val="00435316"/>
    <w:rsid w:val="0043590B"/>
    <w:rsid w:val="00435F79"/>
    <w:rsid w:val="004370C6"/>
    <w:rsid w:val="00437C7B"/>
    <w:rsid w:val="0044024C"/>
    <w:rsid w:val="004422DB"/>
    <w:rsid w:val="0044415E"/>
    <w:rsid w:val="00444BA7"/>
    <w:rsid w:val="00445A8B"/>
    <w:rsid w:val="00446D5D"/>
    <w:rsid w:val="004505EB"/>
    <w:rsid w:val="004512C0"/>
    <w:rsid w:val="0045281F"/>
    <w:rsid w:val="00453C78"/>
    <w:rsid w:val="004578CD"/>
    <w:rsid w:val="0046105D"/>
    <w:rsid w:val="004614DC"/>
    <w:rsid w:val="00462243"/>
    <w:rsid w:val="0046242F"/>
    <w:rsid w:val="00464D23"/>
    <w:rsid w:val="0046535F"/>
    <w:rsid w:val="00466EE8"/>
    <w:rsid w:val="004670E3"/>
    <w:rsid w:val="00467DB2"/>
    <w:rsid w:val="00472843"/>
    <w:rsid w:val="004729CF"/>
    <w:rsid w:val="00472B98"/>
    <w:rsid w:val="004732F2"/>
    <w:rsid w:val="00477DCE"/>
    <w:rsid w:val="00480E54"/>
    <w:rsid w:val="004824EA"/>
    <w:rsid w:val="004833F2"/>
    <w:rsid w:val="00483C1A"/>
    <w:rsid w:val="00486A2E"/>
    <w:rsid w:val="00486B09"/>
    <w:rsid w:val="00486F9C"/>
    <w:rsid w:val="00490862"/>
    <w:rsid w:val="00490AFB"/>
    <w:rsid w:val="004917F2"/>
    <w:rsid w:val="00493517"/>
    <w:rsid w:val="00493992"/>
    <w:rsid w:val="004A02AE"/>
    <w:rsid w:val="004A27EB"/>
    <w:rsid w:val="004A2B6C"/>
    <w:rsid w:val="004A378F"/>
    <w:rsid w:val="004A43CD"/>
    <w:rsid w:val="004A4C94"/>
    <w:rsid w:val="004B088A"/>
    <w:rsid w:val="004B1BC4"/>
    <w:rsid w:val="004B324D"/>
    <w:rsid w:val="004B3DCC"/>
    <w:rsid w:val="004B4825"/>
    <w:rsid w:val="004B500F"/>
    <w:rsid w:val="004B5535"/>
    <w:rsid w:val="004B5A67"/>
    <w:rsid w:val="004B6D45"/>
    <w:rsid w:val="004B6D84"/>
    <w:rsid w:val="004B6DE8"/>
    <w:rsid w:val="004B703B"/>
    <w:rsid w:val="004B7E65"/>
    <w:rsid w:val="004C47BF"/>
    <w:rsid w:val="004D16D9"/>
    <w:rsid w:val="004D28CC"/>
    <w:rsid w:val="004D2FF9"/>
    <w:rsid w:val="004D339E"/>
    <w:rsid w:val="004D4671"/>
    <w:rsid w:val="004D46A7"/>
    <w:rsid w:val="004D5EEB"/>
    <w:rsid w:val="004D6DF9"/>
    <w:rsid w:val="004E1E89"/>
    <w:rsid w:val="004E2545"/>
    <w:rsid w:val="004E3792"/>
    <w:rsid w:val="004E48E3"/>
    <w:rsid w:val="004E5035"/>
    <w:rsid w:val="004E70FA"/>
    <w:rsid w:val="004E7580"/>
    <w:rsid w:val="004E797C"/>
    <w:rsid w:val="004F0E96"/>
    <w:rsid w:val="004F1325"/>
    <w:rsid w:val="004F2316"/>
    <w:rsid w:val="004F26DB"/>
    <w:rsid w:val="004F2D66"/>
    <w:rsid w:val="004F3EA9"/>
    <w:rsid w:val="004F41EB"/>
    <w:rsid w:val="004F56FB"/>
    <w:rsid w:val="004F5896"/>
    <w:rsid w:val="004F64AE"/>
    <w:rsid w:val="004F709D"/>
    <w:rsid w:val="005006D7"/>
    <w:rsid w:val="00501321"/>
    <w:rsid w:val="00506188"/>
    <w:rsid w:val="00506F2F"/>
    <w:rsid w:val="00507459"/>
    <w:rsid w:val="00513CB5"/>
    <w:rsid w:val="005159BC"/>
    <w:rsid w:val="00515B28"/>
    <w:rsid w:val="00516494"/>
    <w:rsid w:val="00520142"/>
    <w:rsid w:val="00520654"/>
    <w:rsid w:val="00522439"/>
    <w:rsid w:val="00524042"/>
    <w:rsid w:val="0052548B"/>
    <w:rsid w:val="00527CE2"/>
    <w:rsid w:val="00530393"/>
    <w:rsid w:val="00530BA4"/>
    <w:rsid w:val="00531449"/>
    <w:rsid w:val="00532D30"/>
    <w:rsid w:val="005353A1"/>
    <w:rsid w:val="00535FC4"/>
    <w:rsid w:val="00541711"/>
    <w:rsid w:val="00541CB0"/>
    <w:rsid w:val="00541CCB"/>
    <w:rsid w:val="00542E08"/>
    <w:rsid w:val="005456A8"/>
    <w:rsid w:val="0054675B"/>
    <w:rsid w:val="00546A53"/>
    <w:rsid w:val="00547079"/>
    <w:rsid w:val="00547261"/>
    <w:rsid w:val="005479C4"/>
    <w:rsid w:val="00552648"/>
    <w:rsid w:val="00554576"/>
    <w:rsid w:val="00554696"/>
    <w:rsid w:val="00560559"/>
    <w:rsid w:val="00560F0B"/>
    <w:rsid w:val="00561583"/>
    <w:rsid w:val="005615D5"/>
    <w:rsid w:val="00570629"/>
    <w:rsid w:val="00574A8D"/>
    <w:rsid w:val="005755B2"/>
    <w:rsid w:val="00575F5E"/>
    <w:rsid w:val="00577CB9"/>
    <w:rsid w:val="00580AFF"/>
    <w:rsid w:val="005812E2"/>
    <w:rsid w:val="00581946"/>
    <w:rsid w:val="00581A6B"/>
    <w:rsid w:val="0058382B"/>
    <w:rsid w:val="005842BA"/>
    <w:rsid w:val="00584D2D"/>
    <w:rsid w:val="005850DF"/>
    <w:rsid w:val="005853C5"/>
    <w:rsid w:val="00585657"/>
    <w:rsid w:val="00585D6C"/>
    <w:rsid w:val="00586D68"/>
    <w:rsid w:val="005876F3"/>
    <w:rsid w:val="00587D22"/>
    <w:rsid w:val="00587D98"/>
    <w:rsid w:val="00590641"/>
    <w:rsid w:val="00591261"/>
    <w:rsid w:val="00593FD8"/>
    <w:rsid w:val="00594AA0"/>
    <w:rsid w:val="005961A5"/>
    <w:rsid w:val="00596813"/>
    <w:rsid w:val="00596E44"/>
    <w:rsid w:val="005979EA"/>
    <w:rsid w:val="005A06E8"/>
    <w:rsid w:val="005A11EB"/>
    <w:rsid w:val="005A2D92"/>
    <w:rsid w:val="005A488F"/>
    <w:rsid w:val="005A6C9F"/>
    <w:rsid w:val="005A6D1A"/>
    <w:rsid w:val="005B14C0"/>
    <w:rsid w:val="005B1F7E"/>
    <w:rsid w:val="005B395D"/>
    <w:rsid w:val="005B3D99"/>
    <w:rsid w:val="005B43E4"/>
    <w:rsid w:val="005B44F2"/>
    <w:rsid w:val="005B4F25"/>
    <w:rsid w:val="005B68BF"/>
    <w:rsid w:val="005B694F"/>
    <w:rsid w:val="005B6CF9"/>
    <w:rsid w:val="005B75BF"/>
    <w:rsid w:val="005C00F3"/>
    <w:rsid w:val="005C14CC"/>
    <w:rsid w:val="005C3E55"/>
    <w:rsid w:val="005C4B43"/>
    <w:rsid w:val="005C62CF"/>
    <w:rsid w:val="005C648B"/>
    <w:rsid w:val="005C7139"/>
    <w:rsid w:val="005C7EAA"/>
    <w:rsid w:val="005D08D5"/>
    <w:rsid w:val="005D0DDD"/>
    <w:rsid w:val="005D1878"/>
    <w:rsid w:val="005D1A3E"/>
    <w:rsid w:val="005E10EB"/>
    <w:rsid w:val="005E11F7"/>
    <w:rsid w:val="005E25E8"/>
    <w:rsid w:val="005E401A"/>
    <w:rsid w:val="005E4322"/>
    <w:rsid w:val="005E4F17"/>
    <w:rsid w:val="005E4F6D"/>
    <w:rsid w:val="005E5180"/>
    <w:rsid w:val="005E56C2"/>
    <w:rsid w:val="005F1CAA"/>
    <w:rsid w:val="005F1DE9"/>
    <w:rsid w:val="005F3523"/>
    <w:rsid w:val="005F395C"/>
    <w:rsid w:val="005F41A7"/>
    <w:rsid w:val="005F5A75"/>
    <w:rsid w:val="005F7E23"/>
    <w:rsid w:val="006005E0"/>
    <w:rsid w:val="006007F2"/>
    <w:rsid w:val="006038E3"/>
    <w:rsid w:val="00603AF2"/>
    <w:rsid w:val="00604A9D"/>
    <w:rsid w:val="00604C4E"/>
    <w:rsid w:val="00604DC7"/>
    <w:rsid w:val="00605B22"/>
    <w:rsid w:val="00606B80"/>
    <w:rsid w:val="00606CF6"/>
    <w:rsid w:val="00610064"/>
    <w:rsid w:val="006126E2"/>
    <w:rsid w:val="0061279F"/>
    <w:rsid w:val="00612D9D"/>
    <w:rsid w:val="00613728"/>
    <w:rsid w:val="00615389"/>
    <w:rsid w:val="006209C0"/>
    <w:rsid w:val="00620F4D"/>
    <w:rsid w:val="00620F74"/>
    <w:rsid w:val="00621611"/>
    <w:rsid w:val="006232EC"/>
    <w:rsid w:val="0062379D"/>
    <w:rsid w:val="00623DF8"/>
    <w:rsid w:val="0062425C"/>
    <w:rsid w:val="006258B7"/>
    <w:rsid w:val="00625A36"/>
    <w:rsid w:val="00626E97"/>
    <w:rsid w:val="0062773F"/>
    <w:rsid w:val="00627B7B"/>
    <w:rsid w:val="00630E5D"/>
    <w:rsid w:val="006332C5"/>
    <w:rsid w:val="00634726"/>
    <w:rsid w:val="00636126"/>
    <w:rsid w:val="00636D8A"/>
    <w:rsid w:val="00636FFA"/>
    <w:rsid w:val="0063739A"/>
    <w:rsid w:val="00637758"/>
    <w:rsid w:val="006378AC"/>
    <w:rsid w:val="00640438"/>
    <w:rsid w:val="00640FB1"/>
    <w:rsid w:val="00642503"/>
    <w:rsid w:val="00642733"/>
    <w:rsid w:val="00646A01"/>
    <w:rsid w:val="0064709B"/>
    <w:rsid w:val="006479B7"/>
    <w:rsid w:val="006522A6"/>
    <w:rsid w:val="00655BA8"/>
    <w:rsid w:val="006572AF"/>
    <w:rsid w:val="00657968"/>
    <w:rsid w:val="00657FCB"/>
    <w:rsid w:val="006607CC"/>
    <w:rsid w:val="00660A7F"/>
    <w:rsid w:val="00660D3C"/>
    <w:rsid w:val="00660D8F"/>
    <w:rsid w:val="0066111C"/>
    <w:rsid w:val="0066162D"/>
    <w:rsid w:val="00665016"/>
    <w:rsid w:val="00672111"/>
    <w:rsid w:val="00673354"/>
    <w:rsid w:val="006743E8"/>
    <w:rsid w:val="006800F9"/>
    <w:rsid w:val="00680141"/>
    <w:rsid w:val="006822BB"/>
    <w:rsid w:val="00682803"/>
    <w:rsid w:val="00683AB7"/>
    <w:rsid w:val="00687076"/>
    <w:rsid w:val="006906EA"/>
    <w:rsid w:val="00690F22"/>
    <w:rsid w:val="00691FF9"/>
    <w:rsid w:val="00692296"/>
    <w:rsid w:val="00693A97"/>
    <w:rsid w:val="00694A5E"/>
    <w:rsid w:val="006974D9"/>
    <w:rsid w:val="006A26C1"/>
    <w:rsid w:val="006A32A1"/>
    <w:rsid w:val="006A3816"/>
    <w:rsid w:val="006A4A53"/>
    <w:rsid w:val="006A6D1D"/>
    <w:rsid w:val="006A780C"/>
    <w:rsid w:val="006A7CCF"/>
    <w:rsid w:val="006C29E2"/>
    <w:rsid w:val="006C3645"/>
    <w:rsid w:val="006C59F1"/>
    <w:rsid w:val="006C5AD3"/>
    <w:rsid w:val="006C6512"/>
    <w:rsid w:val="006C7F5A"/>
    <w:rsid w:val="006D0FA1"/>
    <w:rsid w:val="006D3310"/>
    <w:rsid w:val="006D366B"/>
    <w:rsid w:val="006D4920"/>
    <w:rsid w:val="006D4AB8"/>
    <w:rsid w:val="006D5992"/>
    <w:rsid w:val="006D6A5B"/>
    <w:rsid w:val="006D77D6"/>
    <w:rsid w:val="006E1A69"/>
    <w:rsid w:val="006E2997"/>
    <w:rsid w:val="006E5CEE"/>
    <w:rsid w:val="006E5F35"/>
    <w:rsid w:val="006E64DE"/>
    <w:rsid w:val="006E6FF0"/>
    <w:rsid w:val="006F0F48"/>
    <w:rsid w:val="006F329D"/>
    <w:rsid w:val="006F3CEB"/>
    <w:rsid w:val="006F5F77"/>
    <w:rsid w:val="006F63C5"/>
    <w:rsid w:val="006F686D"/>
    <w:rsid w:val="006F70A4"/>
    <w:rsid w:val="006F71EC"/>
    <w:rsid w:val="00700196"/>
    <w:rsid w:val="00701CF5"/>
    <w:rsid w:val="0070233D"/>
    <w:rsid w:val="007054B7"/>
    <w:rsid w:val="00705593"/>
    <w:rsid w:val="00710EFA"/>
    <w:rsid w:val="00711091"/>
    <w:rsid w:val="00711690"/>
    <w:rsid w:val="007117C0"/>
    <w:rsid w:val="00712495"/>
    <w:rsid w:val="007125A6"/>
    <w:rsid w:val="00715950"/>
    <w:rsid w:val="00717193"/>
    <w:rsid w:val="007213AB"/>
    <w:rsid w:val="00723564"/>
    <w:rsid w:val="00723EED"/>
    <w:rsid w:val="00725663"/>
    <w:rsid w:val="00727A6E"/>
    <w:rsid w:val="00727E17"/>
    <w:rsid w:val="0073032D"/>
    <w:rsid w:val="00730BE5"/>
    <w:rsid w:val="007312C4"/>
    <w:rsid w:val="00731C08"/>
    <w:rsid w:val="00733690"/>
    <w:rsid w:val="007337DE"/>
    <w:rsid w:val="007346A1"/>
    <w:rsid w:val="00737C63"/>
    <w:rsid w:val="00737F4F"/>
    <w:rsid w:val="00740A24"/>
    <w:rsid w:val="00741721"/>
    <w:rsid w:val="00743604"/>
    <w:rsid w:val="00744685"/>
    <w:rsid w:val="00745358"/>
    <w:rsid w:val="0075137F"/>
    <w:rsid w:val="00751532"/>
    <w:rsid w:val="00753CB4"/>
    <w:rsid w:val="007545A9"/>
    <w:rsid w:val="00754C38"/>
    <w:rsid w:val="00755DBC"/>
    <w:rsid w:val="007567FA"/>
    <w:rsid w:val="00763B59"/>
    <w:rsid w:val="00764D15"/>
    <w:rsid w:val="00765036"/>
    <w:rsid w:val="00765329"/>
    <w:rsid w:val="007744BF"/>
    <w:rsid w:val="007747EE"/>
    <w:rsid w:val="00774EFB"/>
    <w:rsid w:val="00775BA3"/>
    <w:rsid w:val="0077662D"/>
    <w:rsid w:val="00776643"/>
    <w:rsid w:val="00777F0A"/>
    <w:rsid w:val="00780202"/>
    <w:rsid w:val="00780F87"/>
    <w:rsid w:val="00782D62"/>
    <w:rsid w:val="00783011"/>
    <w:rsid w:val="00783726"/>
    <w:rsid w:val="007840DC"/>
    <w:rsid w:val="00785CA6"/>
    <w:rsid w:val="00786FBA"/>
    <w:rsid w:val="0079225A"/>
    <w:rsid w:val="007933F3"/>
    <w:rsid w:val="007940F9"/>
    <w:rsid w:val="00794C92"/>
    <w:rsid w:val="007A074F"/>
    <w:rsid w:val="007A175C"/>
    <w:rsid w:val="007A1890"/>
    <w:rsid w:val="007A1A9C"/>
    <w:rsid w:val="007A2675"/>
    <w:rsid w:val="007A2D44"/>
    <w:rsid w:val="007A31F6"/>
    <w:rsid w:val="007A3BD2"/>
    <w:rsid w:val="007A400C"/>
    <w:rsid w:val="007A40A1"/>
    <w:rsid w:val="007A434A"/>
    <w:rsid w:val="007A5084"/>
    <w:rsid w:val="007A714A"/>
    <w:rsid w:val="007B0162"/>
    <w:rsid w:val="007B01C8"/>
    <w:rsid w:val="007B08A4"/>
    <w:rsid w:val="007B22A5"/>
    <w:rsid w:val="007B3E27"/>
    <w:rsid w:val="007C1475"/>
    <w:rsid w:val="007C654B"/>
    <w:rsid w:val="007C77E8"/>
    <w:rsid w:val="007C7A2B"/>
    <w:rsid w:val="007D004B"/>
    <w:rsid w:val="007D034C"/>
    <w:rsid w:val="007D49F8"/>
    <w:rsid w:val="007D4B3C"/>
    <w:rsid w:val="007D5FE4"/>
    <w:rsid w:val="007D7082"/>
    <w:rsid w:val="007E0F89"/>
    <w:rsid w:val="007E3A9A"/>
    <w:rsid w:val="007E3FCE"/>
    <w:rsid w:val="007E43D1"/>
    <w:rsid w:val="007E4966"/>
    <w:rsid w:val="007E55ED"/>
    <w:rsid w:val="007F06EC"/>
    <w:rsid w:val="007F643F"/>
    <w:rsid w:val="00801568"/>
    <w:rsid w:val="00801A76"/>
    <w:rsid w:val="0080212E"/>
    <w:rsid w:val="00802B1D"/>
    <w:rsid w:val="008039EE"/>
    <w:rsid w:val="00803CFA"/>
    <w:rsid w:val="00805F92"/>
    <w:rsid w:val="00806677"/>
    <w:rsid w:val="008067EA"/>
    <w:rsid w:val="00810081"/>
    <w:rsid w:val="00812215"/>
    <w:rsid w:val="00813C72"/>
    <w:rsid w:val="00815739"/>
    <w:rsid w:val="00816CB1"/>
    <w:rsid w:val="00820160"/>
    <w:rsid w:val="00820FDA"/>
    <w:rsid w:val="008211BE"/>
    <w:rsid w:val="0082295A"/>
    <w:rsid w:val="00824BB5"/>
    <w:rsid w:val="00824D11"/>
    <w:rsid w:val="00824E9B"/>
    <w:rsid w:val="008262A6"/>
    <w:rsid w:val="00826D6E"/>
    <w:rsid w:val="00827F3C"/>
    <w:rsid w:val="00830EAC"/>
    <w:rsid w:val="00830F2E"/>
    <w:rsid w:val="00835E82"/>
    <w:rsid w:val="0083610B"/>
    <w:rsid w:val="008367CC"/>
    <w:rsid w:val="00836E0D"/>
    <w:rsid w:val="0084054F"/>
    <w:rsid w:val="008411B9"/>
    <w:rsid w:val="00842D13"/>
    <w:rsid w:val="00843617"/>
    <w:rsid w:val="008443A3"/>
    <w:rsid w:val="00844658"/>
    <w:rsid w:val="008459C8"/>
    <w:rsid w:val="0084613D"/>
    <w:rsid w:val="008464D7"/>
    <w:rsid w:val="008474BC"/>
    <w:rsid w:val="00853AAA"/>
    <w:rsid w:val="00854976"/>
    <w:rsid w:val="00854FDB"/>
    <w:rsid w:val="008554E4"/>
    <w:rsid w:val="008554F2"/>
    <w:rsid w:val="00855C7E"/>
    <w:rsid w:val="00855D8F"/>
    <w:rsid w:val="008572A9"/>
    <w:rsid w:val="00860247"/>
    <w:rsid w:val="008636C2"/>
    <w:rsid w:val="0086407F"/>
    <w:rsid w:val="00864C56"/>
    <w:rsid w:val="00871862"/>
    <w:rsid w:val="00871E41"/>
    <w:rsid w:val="008730F1"/>
    <w:rsid w:val="00874914"/>
    <w:rsid w:val="00874D08"/>
    <w:rsid w:val="00877ED4"/>
    <w:rsid w:val="008834CC"/>
    <w:rsid w:val="00883CA6"/>
    <w:rsid w:val="008851A5"/>
    <w:rsid w:val="00885DD1"/>
    <w:rsid w:val="0088662F"/>
    <w:rsid w:val="00886804"/>
    <w:rsid w:val="008901A5"/>
    <w:rsid w:val="008903FF"/>
    <w:rsid w:val="00893B47"/>
    <w:rsid w:val="008940B2"/>
    <w:rsid w:val="00896A61"/>
    <w:rsid w:val="00896EC1"/>
    <w:rsid w:val="008973D0"/>
    <w:rsid w:val="008977FC"/>
    <w:rsid w:val="00897CAA"/>
    <w:rsid w:val="00897FA8"/>
    <w:rsid w:val="008A12AB"/>
    <w:rsid w:val="008A1BAC"/>
    <w:rsid w:val="008A1CAD"/>
    <w:rsid w:val="008A3B86"/>
    <w:rsid w:val="008A4044"/>
    <w:rsid w:val="008A40D9"/>
    <w:rsid w:val="008A5295"/>
    <w:rsid w:val="008A5A9D"/>
    <w:rsid w:val="008A6542"/>
    <w:rsid w:val="008A6E72"/>
    <w:rsid w:val="008A6ECC"/>
    <w:rsid w:val="008B0350"/>
    <w:rsid w:val="008B116C"/>
    <w:rsid w:val="008B2A09"/>
    <w:rsid w:val="008B2EF7"/>
    <w:rsid w:val="008B45B0"/>
    <w:rsid w:val="008B50F2"/>
    <w:rsid w:val="008B695C"/>
    <w:rsid w:val="008C1300"/>
    <w:rsid w:val="008C1B04"/>
    <w:rsid w:val="008C1F2C"/>
    <w:rsid w:val="008C241F"/>
    <w:rsid w:val="008C24DF"/>
    <w:rsid w:val="008C2A3C"/>
    <w:rsid w:val="008C2FB3"/>
    <w:rsid w:val="008C367E"/>
    <w:rsid w:val="008C42DC"/>
    <w:rsid w:val="008C4A50"/>
    <w:rsid w:val="008C7DF1"/>
    <w:rsid w:val="008C7E13"/>
    <w:rsid w:val="008C7E68"/>
    <w:rsid w:val="008D2563"/>
    <w:rsid w:val="008D2FF9"/>
    <w:rsid w:val="008D4407"/>
    <w:rsid w:val="008D47E6"/>
    <w:rsid w:val="008D4980"/>
    <w:rsid w:val="008E41DD"/>
    <w:rsid w:val="008E48F3"/>
    <w:rsid w:val="008E4C72"/>
    <w:rsid w:val="008E5E3F"/>
    <w:rsid w:val="008E6F2F"/>
    <w:rsid w:val="008E7566"/>
    <w:rsid w:val="008E7DC5"/>
    <w:rsid w:val="008F1B02"/>
    <w:rsid w:val="008F3002"/>
    <w:rsid w:val="008F386E"/>
    <w:rsid w:val="008F3BA1"/>
    <w:rsid w:val="008F3F3A"/>
    <w:rsid w:val="008F45A2"/>
    <w:rsid w:val="008F6370"/>
    <w:rsid w:val="008F78BE"/>
    <w:rsid w:val="008F7C74"/>
    <w:rsid w:val="008F7E6A"/>
    <w:rsid w:val="00901993"/>
    <w:rsid w:val="00901EF6"/>
    <w:rsid w:val="009026CD"/>
    <w:rsid w:val="009040B8"/>
    <w:rsid w:val="009062C1"/>
    <w:rsid w:val="0090754D"/>
    <w:rsid w:val="00907A41"/>
    <w:rsid w:val="00907FDB"/>
    <w:rsid w:val="0091200A"/>
    <w:rsid w:val="00912DFC"/>
    <w:rsid w:val="00913484"/>
    <w:rsid w:val="0091440A"/>
    <w:rsid w:val="0091572C"/>
    <w:rsid w:val="00915DA0"/>
    <w:rsid w:val="00915DE2"/>
    <w:rsid w:val="009177B2"/>
    <w:rsid w:val="009178C8"/>
    <w:rsid w:val="00917C4E"/>
    <w:rsid w:val="0092084B"/>
    <w:rsid w:val="00920C63"/>
    <w:rsid w:val="00921277"/>
    <w:rsid w:val="0092261D"/>
    <w:rsid w:val="0092464E"/>
    <w:rsid w:val="009279FD"/>
    <w:rsid w:val="009315AF"/>
    <w:rsid w:val="00932F9B"/>
    <w:rsid w:val="00934671"/>
    <w:rsid w:val="00936873"/>
    <w:rsid w:val="00936D9B"/>
    <w:rsid w:val="00940FDC"/>
    <w:rsid w:val="009431DE"/>
    <w:rsid w:val="0094388E"/>
    <w:rsid w:val="0094433F"/>
    <w:rsid w:val="009443E5"/>
    <w:rsid w:val="00944CDC"/>
    <w:rsid w:val="00944EC3"/>
    <w:rsid w:val="0094669B"/>
    <w:rsid w:val="00950374"/>
    <w:rsid w:val="009511EE"/>
    <w:rsid w:val="00951C5B"/>
    <w:rsid w:val="0095269D"/>
    <w:rsid w:val="009535F6"/>
    <w:rsid w:val="009537B7"/>
    <w:rsid w:val="009552CF"/>
    <w:rsid w:val="009554CD"/>
    <w:rsid w:val="00955976"/>
    <w:rsid w:val="00956D30"/>
    <w:rsid w:val="00960017"/>
    <w:rsid w:val="00961927"/>
    <w:rsid w:val="0096317B"/>
    <w:rsid w:val="00964105"/>
    <w:rsid w:val="00965A6A"/>
    <w:rsid w:val="0097118E"/>
    <w:rsid w:val="00971716"/>
    <w:rsid w:val="0097173E"/>
    <w:rsid w:val="00971A24"/>
    <w:rsid w:val="009749DF"/>
    <w:rsid w:val="00974D38"/>
    <w:rsid w:val="00975DE3"/>
    <w:rsid w:val="0097659D"/>
    <w:rsid w:val="009826EE"/>
    <w:rsid w:val="0098353F"/>
    <w:rsid w:val="00983BD8"/>
    <w:rsid w:val="009859BD"/>
    <w:rsid w:val="00986C48"/>
    <w:rsid w:val="00987A69"/>
    <w:rsid w:val="00987AD3"/>
    <w:rsid w:val="0099014F"/>
    <w:rsid w:val="00993D3B"/>
    <w:rsid w:val="009948CF"/>
    <w:rsid w:val="00995E87"/>
    <w:rsid w:val="009966C9"/>
    <w:rsid w:val="0099762E"/>
    <w:rsid w:val="009A0640"/>
    <w:rsid w:val="009A0A54"/>
    <w:rsid w:val="009A3220"/>
    <w:rsid w:val="009A3E7A"/>
    <w:rsid w:val="009A5222"/>
    <w:rsid w:val="009A60C4"/>
    <w:rsid w:val="009B2045"/>
    <w:rsid w:val="009B2F2C"/>
    <w:rsid w:val="009B412B"/>
    <w:rsid w:val="009B4E75"/>
    <w:rsid w:val="009B63C2"/>
    <w:rsid w:val="009C15A8"/>
    <w:rsid w:val="009C55D2"/>
    <w:rsid w:val="009C7A6C"/>
    <w:rsid w:val="009D1D0E"/>
    <w:rsid w:val="009D29E2"/>
    <w:rsid w:val="009D37D6"/>
    <w:rsid w:val="009D4261"/>
    <w:rsid w:val="009D4496"/>
    <w:rsid w:val="009D4882"/>
    <w:rsid w:val="009D58A1"/>
    <w:rsid w:val="009D60AA"/>
    <w:rsid w:val="009D678C"/>
    <w:rsid w:val="009D7F8D"/>
    <w:rsid w:val="009E0383"/>
    <w:rsid w:val="009E0EA3"/>
    <w:rsid w:val="009E1CD9"/>
    <w:rsid w:val="009E1DB0"/>
    <w:rsid w:val="009E67D0"/>
    <w:rsid w:val="009E6EBD"/>
    <w:rsid w:val="009F030E"/>
    <w:rsid w:val="009F0739"/>
    <w:rsid w:val="009F16A5"/>
    <w:rsid w:val="009F1950"/>
    <w:rsid w:val="009F1B07"/>
    <w:rsid w:val="009F28C0"/>
    <w:rsid w:val="009F4692"/>
    <w:rsid w:val="009F4C94"/>
    <w:rsid w:val="009F5139"/>
    <w:rsid w:val="009F5E16"/>
    <w:rsid w:val="009F6578"/>
    <w:rsid w:val="009F74A9"/>
    <w:rsid w:val="009F7CCA"/>
    <w:rsid w:val="00A0004C"/>
    <w:rsid w:val="00A0029A"/>
    <w:rsid w:val="00A00A31"/>
    <w:rsid w:val="00A00AD6"/>
    <w:rsid w:val="00A01007"/>
    <w:rsid w:val="00A049C9"/>
    <w:rsid w:val="00A056F3"/>
    <w:rsid w:val="00A05A43"/>
    <w:rsid w:val="00A07A55"/>
    <w:rsid w:val="00A13C4B"/>
    <w:rsid w:val="00A1588B"/>
    <w:rsid w:val="00A16EDA"/>
    <w:rsid w:val="00A21299"/>
    <w:rsid w:val="00A219F3"/>
    <w:rsid w:val="00A22D7E"/>
    <w:rsid w:val="00A2478D"/>
    <w:rsid w:val="00A24F60"/>
    <w:rsid w:val="00A255B2"/>
    <w:rsid w:val="00A25A48"/>
    <w:rsid w:val="00A27921"/>
    <w:rsid w:val="00A304D0"/>
    <w:rsid w:val="00A3079E"/>
    <w:rsid w:val="00A310A4"/>
    <w:rsid w:val="00A3320F"/>
    <w:rsid w:val="00A333D9"/>
    <w:rsid w:val="00A33A07"/>
    <w:rsid w:val="00A33EC3"/>
    <w:rsid w:val="00A34C4D"/>
    <w:rsid w:val="00A3565E"/>
    <w:rsid w:val="00A40095"/>
    <w:rsid w:val="00A40C02"/>
    <w:rsid w:val="00A40D79"/>
    <w:rsid w:val="00A42BAA"/>
    <w:rsid w:val="00A46875"/>
    <w:rsid w:val="00A50943"/>
    <w:rsid w:val="00A52B86"/>
    <w:rsid w:val="00A53C5D"/>
    <w:rsid w:val="00A557D5"/>
    <w:rsid w:val="00A577CA"/>
    <w:rsid w:val="00A601A7"/>
    <w:rsid w:val="00A60AE6"/>
    <w:rsid w:val="00A66C09"/>
    <w:rsid w:val="00A67EDA"/>
    <w:rsid w:val="00A7211D"/>
    <w:rsid w:val="00A72F8C"/>
    <w:rsid w:val="00A73537"/>
    <w:rsid w:val="00A73A42"/>
    <w:rsid w:val="00A749C8"/>
    <w:rsid w:val="00A74C2B"/>
    <w:rsid w:val="00A75A47"/>
    <w:rsid w:val="00A77F5B"/>
    <w:rsid w:val="00A801BA"/>
    <w:rsid w:val="00A8037C"/>
    <w:rsid w:val="00A805A5"/>
    <w:rsid w:val="00A81631"/>
    <w:rsid w:val="00A8194B"/>
    <w:rsid w:val="00A819C6"/>
    <w:rsid w:val="00A81EE6"/>
    <w:rsid w:val="00A83042"/>
    <w:rsid w:val="00A83C93"/>
    <w:rsid w:val="00A92293"/>
    <w:rsid w:val="00A92C3F"/>
    <w:rsid w:val="00A9457A"/>
    <w:rsid w:val="00A96E97"/>
    <w:rsid w:val="00A97382"/>
    <w:rsid w:val="00AA0928"/>
    <w:rsid w:val="00AA0A49"/>
    <w:rsid w:val="00AA187C"/>
    <w:rsid w:val="00AA2204"/>
    <w:rsid w:val="00AA2280"/>
    <w:rsid w:val="00AA2592"/>
    <w:rsid w:val="00AA2EE1"/>
    <w:rsid w:val="00AA43AF"/>
    <w:rsid w:val="00AA6738"/>
    <w:rsid w:val="00AA7953"/>
    <w:rsid w:val="00AB0112"/>
    <w:rsid w:val="00AB150D"/>
    <w:rsid w:val="00AB1653"/>
    <w:rsid w:val="00AB22F0"/>
    <w:rsid w:val="00AB25EB"/>
    <w:rsid w:val="00AB2978"/>
    <w:rsid w:val="00AB3729"/>
    <w:rsid w:val="00AB380C"/>
    <w:rsid w:val="00AB4074"/>
    <w:rsid w:val="00AB4909"/>
    <w:rsid w:val="00AB7443"/>
    <w:rsid w:val="00AC0635"/>
    <w:rsid w:val="00AC3AE8"/>
    <w:rsid w:val="00AC3F4A"/>
    <w:rsid w:val="00AC7287"/>
    <w:rsid w:val="00AD01D8"/>
    <w:rsid w:val="00AD02B7"/>
    <w:rsid w:val="00AD4420"/>
    <w:rsid w:val="00AD46AC"/>
    <w:rsid w:val="00AD639E"/>
    <w:rsid w:val="00AD7A0F"/>
    <w:rsid w:val="00AE20FD"/>
    <w:rsid w:val="00AE3536"/>
    <w:rsid w:val="00AF2254"/>
    <w:rsid w:val="00AF3BA5"/>
    <w:rsid w:val="00AF3D26"/>
    <w:rsid w:val="00AF3F59"/>
    <w:rsid w:val="00AF4A27"/>
    <w:rsid w:val="00AF5576"/>
    <w:rsid w:val="00B00335"/>
    <w:rsid w:val="00B004BD"/>
    <w:rsid w:val="00B013F8"/>
    <w:rsid w:val="00B01C31"/>
    <w:rsid w:val="00B01F7D"/>
    <w:rsid w:val="00B03295"/>
    <w:rsid w:val="00B0432A"/>
    <w:rsid w:val="00B052C6"/>
    <w:rsid w:val="00B05D50"/>
    <w:rsid w:val="00B06207"/>
    <w:rsid w:val="00B07486"/>
    <w:rsid w:val="00B11054"/>
    <w:rsid w:val="00B144E1"/>
    <w:rsid w:val="00B15679"/>
    <w:rsid w:val="00B175D2"/>
    <w:rsid w:val="00B2073E"/>
    <w:rsid w:val="00B21DF3"/>
    <w:rsid w:val="00B229DA"/>
    <w:rsid w:val="00B23AF0"/>
    <w:rsid w:val="00B243F5"/>
    <w:rsid w:val="00B25254"/>
    <w:rsid w:val="00B26A65"/>
    <w:rsid w:val="00B27A17"/>
    <w:rsid w:val="00B30DDE"/>
    <w:rsid w:val="00B36526"/>
    <w:rsid w:val="00B366FB"/>
    <w:rsid w:val="00B40149"/>
    <w:rsid w:val="00B405AB"/>
    <w:rsid w:val="00B405FD"/>
    <w:rsid w:val="00B42343"/>
    <w:rsid w:val="00B44423"/>
    <w:rsid w:val="00B45EF2"/>
    <w:rsid w:val="00B46138"/>
    <w:rsid w:val="00B472EB"/>
    <w:rsid w:val="00B50185"/>
    <w:rsid w:val="00B515CC"/>
    <w:rsid w:val="00B542C2"/>
    <w:rsid w:val="00B57FFA"/>
    <w:rsid w:val="00B61007"/>
    <w:rsid w:val="00B61172"/>
    <w:rsid w:val="00B62131"/>
    <w:rsid w:val="00B63853"/>
    <w:rsid w:val="00B648F0"/>
    <w:rsid w:val="00B665C5"/>
    <w:rsid w:val="00B678AD"/>
    <w:rsid w:val="00B6795D"/>
    <w:rsid w:val="00B67C42"/>
    <w:rsid w:val="00B70C76"/>
    <w:rsid w:val="00B71B1E"/>
    <w:rsid w:val="00B71B62"/>
    <w:rsid w:val="00B729B4"/>
    <w:rsid w:val="00B72A99"/>
    <w:rsid w:val="00B73665"/>
    <w:rsid w:val="00B74BB8"/>
    <w:rsid w:val="00B74E56"/>
    <w:rsid w:val="00B7521E"/>
    <w:rsid w:val="00B76C55"/>
    <w:rsid w:val="00B772AD"/>
    <w:rsid w:val="00B82BB5"/>
    <w:rsid w:val="00B83DC7"/>
    <w:rsid w:val="00B8577A"/>
    <w:rsid w:val="00B85EB9"/>
    <w:rsid w:val="00B8725C"/>
    <w:rsid w:val="00B873D0"/>
    <w:rsid w:val="00B879E4"/>
    <w:rsid w:val="00B91ABA"/>
    <w:rsid w:val="00B94903"/>
    <w:rsid w:val="00B94D3D"/>
    <w:rsid w:val="00B96B65"/>
    <w:rsid w:val="00B96D13"/>
    <w:rsid w:val="00B979D5"/>
    <w:rsid w:val="00BA0C0B"/>
    <w:rsid w:val="00BA2B85"/>
    <w:rsid w:val="00BA3798"/>
    <w:rsid w:val="00BA4ED3"/>
    <w:rsid w:val="00BA646D"/>
    <w:rsid w:val="00BB0E84"/>
    <w:rsid w:val="00BB2DBF"/>
    <w:rsid w:val="00BB3BC6"/>
    <w:rsid w:val="00BB40BE"/>
    <w:rsid w:val="00BC0489"/>
    <w:rsid w:val="00BC09A4"/>
    <w:rsid w:val="00BC2E9E"/>
    <w:rsid w:val="00BC39E3"/>
    <w:rsid w:val="00BC7CB4"/>
    <w:rsid w:val="00BC7F4E"/>
    <w:rsid w:val="00BD2704"/>
    <w:rsid w:val="00BD34EE"/>
    <w:rsid w:val="00BE01B4"/>
    <w:rsid w:val="00BE0573"/>
    <w:rsid w:val="00BE0B92"/>
    <w:rsid w:val="00BE3B4D"/>
    <w:rsid w:val="00BE42C5"/>
    <w:rsid w:val="00BE6B74"/>
    <w:rsid w:val="00BE762B"/>
    <w:rsid w:val="00BF032C"/>
    <w:rsid w:val="00BF09A0"/>
    <w:rsid w:val="00BF1EF2"/>
    <w:rsid w:val="00BF1F73"/>
    <w:rsid w:val="00BF37C3"/>
    <w:rsid w:val="00BF3AA8"/>
    <w:rsid w:val="00BF48AA"/>
    <w:rsid w:val="00BF4C36"/>
    <w:rsid w:val="00BF6E74"/>
    <w:rsid w:val="00BF79A9"/>
    <w:rsid w:val="00C005D3"/>
    <w:rsid w:val="00C01BC3"/>
    <w:rsid w:val="00C02346"/>
    <w:rsid w:val="00C05864"/>
    <w:rsid w:val="00C060AF"/>
    <w:rsid w:val="00C06624"/>
    <w:rsid w:val="00C1126C"/>
    <w:rsid w:val="00C12DDD"/>
    <w:rsid w:val="00C13B59"/>
    <w:rsid w:val="00C14FA0"/>
    <w:rsid w:val="00C15BF2"/>
    <w:rsid w:val="00C16D9C"/>
    <w:rsid w:val="00C176E9"/>
    <w:rsid w:val="00C17E74"/>
    <w:rsid w:val="00C20B67"/>
    <w:rsid w:val="00C20B8A"/>
    <w:rsid w:val="00C20EF0"/>
    <w:rsid w:val="00C2198A"/>
    <w:rsid w:val="00C220CC"/>
    <w:rsid w:val="00C22EB9"/>
    <w:rsid w:val="00C23178"/>
    <w:rsid w:val="00C24035"/>
    <w:rsid w:val="00C24DA6"/>
    <w:rsid w:val="00C257C5"/>
    <w:rsid w:val="00C258B2"/>
    <w:rsid w:val="00C26E12"/>
    <w:rsid w:val="00C3004B"/>
    <w:rsid w:val="00C30948"/>
    <w:rsid w:val="00C32E28"/>
    <w:rsid w:val="00C331EF"/>
    <w:rsid w:val="00C33777"/>
    <w:rsid w:val="00C344E9"/>
    <w:rsid w:val="00C4067C"/>
    <w:rsid w:val="00C41075"/>
    <w:rsid w:val="00C433DC"/>
    <w:rsid w:val="00C44D5C"/>
    <w:rsid w:val="00C44F39"/>
    <w:rsid w:val="00C45698"/>
    <w:rsid w:val="00C46A53"/>
    <w:rsid w:val="00C47F45"/>
    <w:rsid w:val="00C5103A"/>
    <w:rsid w:val="00C529D3"/>
    <w:rsid w:val="00C53205"/>
    <w:rsid w:val="00C54A15"/>
    <w:rsid w:val="00C57016"/>
    <w:rsid w:val="00C60099"/>
    <w:rsid w:val="00C64370"/>
    <w:rsid w:val="00C64B9E"/>
    <w:rsid w:val="00C64E2C"/>
    <w:rsid w:val="00C66C0F"/>
    <w:rsid w:val="00C66CA5"/>
    <w:rsid w:val="00C66CFB"/>
    <w:rsid w:val="00C70239"/>
    <w:rsid w:val="00C7180F"/>
    <w:rsid w:val="00C72B82"/>
    <w:rsid w:val="00C72E94"/>
    <w:rsid w:val="00C73BC2"/>
    <w:rsid w:val="00C73DBD"/>
    <w:rsid w:val="00C73DE3"/>
    <w:rsid w:val="00C741BC"/>
    <w:rsid w:val="00C74EC3"/>
    <w:rsid w:val="00C74F1B"/>
    <w:rsid w:val="00C81738"/>
    <w:rsid w:val="00C820E9"/>
    <w:rsid w:val="00C82841"/>
    <w:rsid w:val="00C82E8A"/>
    <w:rsid w:val="00C85A5D"/>
    <w:rsid w:val="00C87269"/>
    <w:rsid w:val="00C87CD4"/>
    <w:rsid w:val="00C92A31"/>
    <w:rsid w:val="00C948D7"/>
    <w:rsid w:val="00C9509B"/>
    <w:rsid w:val="00C959FC"/>
    <w:rsid w:val="00C95F9F"/>
    <w:rsid w:val="00C96E4A"/>
    <w:rsid w:val="00CA4592"/>
    <w:rsid w:val="00CA4C60"/>
    <w:rsid w:val="00CA4F89"/>
    <w:rsid w:val="00CA5A2A"/>
    <w:rsid w:val="00CA5B92"/>
    <w:rsid w:val="00CA5FFF"/>
    <w:rsid w:val="00CA60DE"/>
    <w:rsid w:val="00CA6326"/>
    <w:rsid w:val="00CB0239"/>
    <w:rsid w:val="00CB13DE"/>
    <w:rsid w:val="00CB2475"/>
    <w:rsid w:val="00CB276D"/>
    <w:rsid w:val="00CB3CDD"/>
    <w:rsid w:val="00CB3EC9"/>
    <w:rsid w:val="00CB3FC3"/>
    <w:rsid w:val="00CB4DD9"/>
    <w:rsid w:val="00CB69AA"/>
    <w:rsid w:val="00CB7D5D"/>
    <w:rsid w:val="00CC39AD"/>
    <w:rsid w:val="00CC48AD"/>
    <w:rsid w:val="00CC49FD"/>
    <w:rsid w:val="00CC5C0E"/>
    <w:rsid w:val="00CC6E6E"/>
    <w:rsid w:val="00CC72C3"/>
    <w:rsid w:val="00CC7A4F"/>
    <w:rsid w:val="00CD088C"/>
    <w:rsid w:val="00CD20C0"/>
    <w:rsid w:val="00CD305E"/>
    <w:rsid w:val="00CD350B"/>
    <w:rsid w:val="00CD3ADB"/>
    <w:rsid w:val="00CD3AEA"/>
    <w:rsid w:val="00CD4C6B"/>
    <w:rsid w:val="00CD5F48"/>
    <w:rsid w:val="00CD67F8"/>
    <w:rsid w:val="00CD69CA"/>
    <w:rsid w:val="00CD6BEB"/>
    <w:rsid w:val="00CE0BEA"/>
    <w:rsid w:val="00CE1A53"/>
    <w:rsid w:val="00CE2440"/>
    <w:rsid w:val="00CE268D"/>
    <w:rsid w:val="00CE2AE4"/>
    <w:rsid w:val="00CE4312"/>
    <w:rsid w:val="00CE46ED"/>
    <w:rsid w:val="00CE5181"/>
    <w:rsid w:val="00CE548C"/>
    <w:rsid w:val="00CE5788"/>
    <w:rsid w:val="00CE7E0A"/>
    <w:rsid w:val="00CF01DA"/>
    <w:rsid w:val="00CF1245"/>
    <w:rsid w:val="00CF1BEC"/>
    <w:rsid w:val="00CF4910"/>
    <w:rsid w:val="00CF5949"/>
    <w:rsid w:val="00CF62D9"/>
    <w:rsid w:val="00CF6AA8"/>
    <w:rsid w:val="00D003A4"/>
    <w:rsid w:val="00D011D7"/>
    <w:rsid w:val="00D0382B"/>
    <w:rsid w:val="00D0789B"/>
    <w:rsid w:val="00D13252"/>
    <w:rsid w:val="00D16189"/>
    <w:rsid w:val="00D17452"/>
    <w:rsid w:val="00D22916"/>
    <w:rsid w:val="00D23D76"/>
    <w:rsid w:val="00D23E01"/>
    <w:rsid w:val="00D24EDD"/>
    <w:rsid w:val="00D25CFA"/>
    <w:rsid w:val="00D26D01"/>
    <w:rsid w:val="00D30951"/>
    <w:rsid w:val="00D31A64"/>
    <w:rsid w:val="00D31D50"/>
    <w:rsid w:val="00D32190"/>
    <w:rsid w:val="00D32477"/>
    <w:rsid w:val="00D32C9E"/>
    <w:rsid w:val="00D34BB7"/>
    <w:rsid w:val="00D34C15"/>
    <w:rsid w:val="00D35574"/>
    <w:rsid w:val="00D36658"/>
    <w:rsid w:val="00D36C7A"/>
    <w:rsid w:val="00D3797A"/>
    <w:rsid w:val="00D37AAD"/>
    <w:rsid w:val="00D40AC9"/>
    <w:rsid w:val="00D42A22"/>
    <w:rsid w:val="00D42E8C"/>
    <w:rsid w:val="00D4389A"/>
    <w:rsid w:val="00D43DB6"/>
    <w:rsid w:val="00D43DD6"/>
    <w:rsid w:val="00D468D1"/>
    <w:rsid w:val="00D51937"/>
    <w:rsid w:val="00D5215B"/>
    <w:rsid w:val="00D5399C"/>
    <w:rsid w:val="00D54F70"/>
    <w:rsid w:val="00D55000"/>
    <w:rsid w:val="00D553D6"/>
    <w:rsid w:val="00D553FD"/>
    <w:rsid w:val="00D560CE"/>
    <w:rsid w:val="00D63EF8"/>
    <w:rsid w:val="00D646E9"/>
    <w:rsid w:val="00D64E14"/>
    <w:rsid w:val="00D6583D"/>
    <w:rsid w:val="00D71479"/>
    <w:rsid w:val="00D71822"/>
    <w:rsid w:val="00D72E6B"/>
    <w:rsid w:val="00D72EF6"/>
    <w:rsid w:val="00D74236"/>
    <w:rsid w:val="00D779EB"/>
    <w:rsid w:val="00D77D30"/>
    <w:rsid w:val="00D8088A"/>
    <w:rsid w:val="00D81385"/>
    <w:rsid w:val="00D8212A"/>
    <w:rsid w:val="00D827FD"/>
    <w:rsid w:val="00D83264"/>
    <w:rsid w:val="00D84D41"/>
    <w:rsid w:val="00D85E9C"/>
    <w:rsid w:val="00D86878"/>
    <w:rsid w:val="00D92CCC"/>
    <w:rsid w:val="00D93961"/>
    <w:rsid w:val="00D950BB"/>
    <w:rsid w:val="00D95780"/>
    <w:rsid w:val="00D96774"/>
    <w:rsid w:val="00D97BB5"/>
    <w:rsid w:val="00DA0072"/>
    <w:rsid w:val="00DA0A9F"/>
    <w:rsid w:val="00DA151A"/>
    <w:rsid w:val="00DA1BC6"/>
    <w:rsid w:val="00DA2027"/>
    <w:rsid w:val="00DA2F07"/>
    <w:rsid w:val="00DA46AB"/>
    <w:rsid w:val="00DA5052"/>
    <w:rsid w:val="00DA58F2"/>
    <w:rsid w:val="00DA5D27"/>
    <w:rsid w:val="00DA75A2"/>
    <w:rsid w:val="00DB1A42"/>
    <w:rsid w:val="00DB3018"/>
    <w:rsid w:val="00DB55CC"/>
    <w:rsid w:val="00DB598C"/>
    <w:rsid w:val="00DB750B"/>
    <w:rsid w:val="00DB7A27"/>
    <w:rsid w:val="00DC0599"/>
    <w:rsid w:val="00DC221D"/>
    <w:rsid w:val="00DC3341"/>
    <w:rsid w:val="00DC6DC5"/>
    <w:rsid w:val="00DD1B0A"/>
    <w:rsid w:val="00DD3003"/>
    <w:rsid w:val="00DD3CD3"/>
    <w:rsid w:val="00DD457F"/>
    <w:rsid w:val="00DD5D03"/>
    <w:rsid w:val="00DD603D"/>
    <w:rsid w:val="00DD7CD0"/>
    <w:rsid w:val="00DE447F"/>
    <w:rsid w:val="00DE5075"/>
    <w:rsid w:val="00DE5159"/>
    <w:rsid w:val="00DE647C"/>
    <w:rsid w:val="00DE7EE2"/>
    <w:rsid w:val="00DF0D78"/>
    <w:rsid w:val="00DF16B0"/>
    <w:rsid w:val="00DF31BF"/>
    <w:rsid w:val="00DF5B11"/>
    <w:rsid w:val="00DF63C3"/>
    <w:rsid w:val="00DF6689"/>
    <w:rsid w:val="00DF67BC"/>
    <w:rsid w:val="00DF788B"/>
    <w:rsid w:val="00E03D74"/>
    <w:rsid w:val="00E042C3"/>
    <w:rsid w:val="00E058BA"/>
    <w:rsid w:val="00E075D2"/>
    <w:rsid w:val="00E102E9"/>
    <w:rsid w:val="00E11D05"/>
    <w:rsid w:val="00E134E8"/>
    <w:rsid w:val="00E1448F"/>
    <w:rsid w:val="00E14626"/>
    <w:rsid w:val="00E1473C"/>
    <w:rsid w:val="00E15E85"/>
    <w:rsid w:val="00E16217"/>
    <w:rsid w:val="00E1630B"/>
    <w:rsid w:val="00E16B15"/>
    <w:rsid w:val="00E17274"/>
    <w:rsid w:val="00E1731C"/>
    <w:rsid w:val="00E20252"/>
    <w:rsid w:val="00E21990"/>
    <w:rsid w:val="00E22354"/>
    <w:rsid w:val="00E24ADA"/>
    <w:rsid w:val="00E3001F"/>
    <w:rsid w:val="00E30278"/>
    <w:rsid w:val="00E30AF1"/>
    <w:rsid w:val="00E31483"/>
    <w:rsid w:val="00E31A47"/>
    <w:rsid w:val="00E33823"/>
    <w:rsid w:val="00E34884"/>
    <w:rsid w:val="00E35C24"/>
    <w:rsid w:val="00E3613D"/>
    <w:rsid w:val="00E36171"/>
    <w:rsid w:val="00E3778C"/>
    <w:rsid w:val="00E3778E"/>
    <w:rsid w:val="00E401F0"/>
    <w:rsid w:val="00E4058E"/>
    <w:rsid w:val="00E407E1"/>
    <w:rsid w:val="00E40D4E"/>
    <w:rsid w:val="00E420E1"/>
    <w:rsid w:val="00E42F91"/>
    <w:rsid w:val="00E43158"/>
    <w:rsid w:val="00E43966"/>
    <w:rsid w:val="00E4492C"/>
    <w:rsid w:val="00E44BAB"/>
    <w:rsid w:val="00E4503E"/>
    <w:rsid w:val="00E4623D"/>
    <w:rsid w:val="00E46E67"/>
    <w:rsid w:val="00E47402"/>
    <w:rsid w:val="00E504A7"/>
    <w:rsid w:val="00E50E8C"/>
    <w:rsid w:val="00E5167B"/>
    <w:rsid w:val="00E51887"/>
    <w:rsid w:val="00E51F3D"/>
    <w:rsid w:val="00E52468"/>
    <w:rsid w:val="00E55C16"/>
    <w:rsid w:val="00E5615E"/>
    <w:rsid w:val="00E579B4"/>
    <w:rsid w:val="00E6079A"/>
    <w:rsid w:val="00E65CC6"/>
    <w:rsid w:val="00E65D04"/>
    <w:rsid w:val="00E676AD"/>
    <w:rsid w:val="00E70034"/>
    <w:rsid w:val="00E7120A"/>
    <w:rsid w:val="00E7269B"/>
    <w:rsid w:val="00E73C82"/>
    <w:rsid w:val="00E74D0D"/>
    <w:rsid w:val="00E74F29"/>
    <w:rsid w:val="00E756F9"/>
    <w:rsid w:val="00E76B8A"/>
    <w:rsid w:val="00E76EFF"/>
    <w:rsid w:val="00E829FA"/>
    <w:rsid w:val="00E82DC8"/>
    <w:rsid w:val="00E844A0"/>
    <w:rsid w:val="00E847A9"/>
    <w:rsid w:val="00E85A05"/>
    <w:rsid w:val="00E85A22"/>
    <w:rsid w:val="00E87817"/>
    <w:rsid w:val="00E91D11"/>
    <w:rsid w:val="00E91F1D"/>
    <w:rsid w:val="00E93B08"/>
    <w:rsid w:val="00E95F08"/>
    <w:rsid w:val="00E964D5"/>
    <w:rsid w:val="00EA0247"/>
    <w:rsid w:val="00EA0B41"/>
    <w:rsid w:val="00EA160D"/>
    <w:rsid w:val="00EA2A51"/>
    <w:rsid w:val="00EA3270"/>
    <w:rsid w:val="00EA35B4"/>
    <w:rsid w:val="00EA4613"/>
    <w:rsid w:val="00EA4861"/>
    <w:rsid w:val="00EA4F4F"/>
    <w:rsid w:val="00EA68D0"/>
    <w:rsid w:val="00EA69A3"/>
    <w:rsid w:val="00EA6CAC"/>
    <w:rsid w:val="00EA7628"/>
    <w:rsid w:val="00EA7C38"/>
    <w:rsid w:val="00EB00A3"/>
    <w:rsid w:val="00EB0ACC"/>
    <w:rsid w:val="00EB2270"/>
    <w:rsid w:val="00EB4AD5"/>
    <w:rsid w:val="00EB5EB3"/>
    <w:rsid w:val="00EC15C3"/>
    <w:rsid w:val="00EC23BD"/>
    <w:rsid w:val="00EC2CAC"/>
    <w:rsid w:val="00EC3049"/>
    <w:rsid w:val="00EC64A6"/>
    <w:rsid w:val="00EC7C9D"/>
    <w:rsid w:val="00ED007A"/>
    <w:rsid w:val="00ED1AC7"/>
    <w:rsid w:val="00ED1F51"/>
    <w:rsid w:val="00ED2892"/>
    <w:rsid w:val="00ED3F7D"/>
    <w:rsid w:val="00ED4BD2"/>
    <w:rsid w:val="00EE0BD9"/>
    <w:rsid w:val="00EE2E88"/>
    <w:rsid w:val="00EE3135"/>
    <w:rsid w:val="00EE4B2C"/>
    <w:rsid w:val="00EF1ABF"/>
    <w:rsid w:val="00EF2A56"/>
    <w:rsid w:val="00EF2D8C"/>
    <w:rsid w:val="00EF3338"/>
    <w:rsid w:val="00EF3401"/>
    <w:rsid w:val="00EF5C4F"/>
    <w:rsid w:val="00EF60C8"/>
    <w:rsid w:val="00EF709A"/>
    <w:rsid w:val="00F00F2C"/>
    <w:rsid w:val="00F02D89"/>
    <w:rsid w:val="00F035F5"/>
    <w:rsid w:val="00F04B9D"/>
    <w:rsid w:val="00F073D5"/>
    <w:rsid w:val="00F0772A"/>
    <w:rsid w:val="00F10313"/>
    <w:rsid w:val="00F1098D"/>
    <w:rsid w:val="00F10A37"/>
    <w:rsid w:val="00F12173"/>
    <w:rsid w:val="00F12511"/>
    <w:rsid w:val="00F131A9"/>
    <w:rsid w:val="00F17F1F"/>
    <w:rsid w:val="00F20BAA"/>
    <w:rsid w:val="00F20D29"/>
    <w:rsid w:val="00F21226"/>
    <w:rsid w:val="00F22511"/>
    <w:rsid w:val="00F2279B"/>
    <w:rsid w:val="00F23998"/>
    <w:rsid w:val="00F23F16"/>
    <w:rsid w:val="00F23F62"/>
    <w:rsid w:val="00F247EC"/>
    <w:rsid w:val="00F24AD5"/>
    <w:rsid w:val="00F24C2E"/>
    <w:rsid w:val="00F25062"/>
    <w:rsid w:val="00F27E97"/>
    <w:rsid w:val="00F314FF"/>
    <w:rsid w:val="00F31BB1"/>
    <w:rsid w:val="00F31C75"/>
    <w:rsid w:val="00F325D1"/>
    <w:rsid w:val="00F3333D"/>
    <w:rsid w:val="00F34B9F"/>
    <w:rsid w:val="00F350AB"/>
    <w:rsid w:val="00F357A2"/>
    <w:rsid w:val="00F36252"/>
    <w:rsid w:val="00F3751C"/>
    <w:rsid w:val="00F40BE9"/>
    <w:rsid w:val="00F43855"/>
    <w:rsid w:val="00F44C5C"/>
    <w:rsid w:val="00F45391"/>
    <w:rsid w:val="00F50D4D"/>
    <w:rsid w:val="00F52383"/>
    <w:rsid w:val="00F53429"/>
    <w:rsid w:val="00F53864"/>
    <w:rsid w:val="00F53EB4"/>
    <w:rsid w:val="00F53FE3"/>
    <w:rsid w:val="00F56BD0"/>
    <w:rsid w:val="00F578FA"/>
    <w:rsid w:val="00F61455"/>
    <w:rsid w:val="00F618CC"/>
    <w:rsid w:val="00F62356"/>
    <w:rsid w:val="00F6395A"/>
    <w:rsid w:val="00F7323E"/>
    <w:rsid w:val="00F735B2"/>
    <w:rsid w:val="00F73DC1"/>
    <w:rsid w:val="00F74B17"/>
    <w:rsid w:val="00F751E3"/>
    <w:rsid w:val="00F760F6"/>
    <w:rsid w:val="00F823BD"/>
    <w:rsid w:val="00F8614D"/>
    <w:rsid w:val="00F915EA"/>
    <w:rsid w:val="00F91949"/>
    <w:rsid w:val="00F9427B"/>
    <w:rsid w:val="00F94A44"/>
    <w:rsid w:val="00F94E4B"/>
    <w:rsid w:val="00F95161"/>
    <w:rsid w:val="00F963A5"/>
    <w:rsid w:val="00F967E7"/>
    <w:rsid w:val="00F96A54"/>
    <w:rsid w:val="00F96D11"/>
    <w:rsid w:val="00F971AB"/>
    <w:rsid w:val="00FA05B5"/>
    <w:rsid w:val="00FA0D47"/>
    <w:rsid w:val="00FA1D17"/>
    <w:rsid w:val="00FA3654"/>
    <w:rsid w:val="00FA469B"/>
    <w:rsid w:val="00FA558C"/>
    <w:rsid w:val="00FA5B56"/>
    <w:rsid w:val="00FA698B"/>
    <w:rsid w:val="00FA6B32"/>
    <w:rsid w:val="00FA6E99"/>
    <w:rsid w:val="00FA71FE"/>
    <w:rsid w:val="00FA753A"/>
    <w:rsid w:val="00FB0008"/>
    <w:rsid w:val="00FB021B"/>
    <w:rsid w:val="00FB1406"/>
    <w:rsid w:val="00FB1970"/>
    <w:rsid w:val="00FB2893"/>
    <w:rsid w:val="00FB2981"/>
    <w:rsid w:val="00FB315B"/>
    <w:rsid w:val="00FB31AA"/>
    <w:rsid w:val="00FB5678"/>
    <w:rsid w:val="00FB5A9F"/>
    <w:rsid w:val="00FC0E1E"/>
    <w:rsid w:val="00FC3DDB"/>
    <w:rsid w:val="00FC4219"/>
    <w:rsid w:val="00FC4589"/>
    <w:rsid w:val="00FC6C01"/>
    <w:rsid w:val="00FC74B0"/>
    <w:rsid w:val="00FD0059"/>
    <w:rsid w:val="00FD0318"/>
    <w:rsid w:val="00FD09A9"/>
    <w:rsid w:val="00FD0D5C"/>
    <w:rsid w:val="00FD0E9D"/>
    <w:rsid w:val="00FD10C4"/>
    <w:rsid w:val="00FD1CAF"/>
    <w:rsid w:val="00FD30B8"/>
    <w:rsid w:val="00FD422D"/>
    <w:rsid w:val="00FD5CF5"/>
    <w:rsid w:val="00FD7608"/>
    <w:rsid w:val="00FE060F"/>
    <w:rsid w:val="00FE2C47"/>
    <w:rsid w:val="00FE3FED"/>
    <w:rsid w:val="00FE678F"/>
    <w:rsid w:val="00FF0465"/>
    <w:rsid w:val="00FF0629"/>
    <w:rsid w:val="00FF1CC2"/>
    <w:rsid w:val="00FF4BE2"/>
    <w:rsid w:val="00FF4F20"/>
    <w:rsid w:val="00FF56B6"/>
    <w:rsid w:val="00FF76A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fr-F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022E81"/>
  <w15:docId w15:val="{E97124A8-974D-4135-844D-64ABC6E7A8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line="360" w:lineRule="auto"/>
        <w:ind w:firstLine="284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7AAA"/>
    <w:pPr>
      <w:spacing w:line="240" w:lineRule="auto"/>
      <w:jc w:val="center"/>
    </w:pPr>
    <w:rPr>
      <w:rFonts w:ascii="Times New Roman" w:eastAsia="SimSun" w:hAnsi="Times New Roman" w:cs="Times New Roman"/>
      <w:sz w:val="20"/>
      <w:szCs w:val="20"/>
      <w:lang w:val="en-GB"/>
    </w:rPr>
  </w:style>
  <w:style w:type="paragraph" w:styleId="Heading1">
    <w:name w:val="heading 1"/>
    <w:basedOn w:val="HTMLPreformatted"/>
    <w:next w:val="Normal"/>
    <w:link w:val="Heading1Char"/>
    <w:qFormat/>
    <w:rsid w:val="008C7E13"/>
    <w:pPr>
      <w:shd w:val="clear" w:color="auto" w:fill="FFFFFF"/>
      <w:spacing w:line="295" w:lineRule="atLeast"/>
      <w:ind w:firstLine="0"/>
      <w:jc w:val="center"/>
      <w:outlineLvl w:val="0"/>
    </w:pPr>
    <w:rPr>
      <w:rFonts w:asciiTheme="majorBidi" w:hAnsiTheme="majorBidi" w:cstheme="majorBidi"/>
      <w:b/>
      <w:sz w:val="28"/>
      <w:szCs w:val="28"/>
      <w:lang w:val="en-US"/>
    </w:rPr>
  </w:style>
  <w:style w:type="paragraph" w:styleId="Heading2">
    <w:name w:val="heading 2"/>
    <w:basedOn w:val="ListParagraph"/>
    <w:next w:val="Normal"/>
    <w:link w:val="Heading2Char"/>
    <w:qFormat/>
    <w:rsid w:val="008C7E13"/>
    <w:pPr>
      <w:numPr>
        <w:numId w:val="11"/>
      </w:numPr>
      <w:spacing w:before="360" w:line="360" w:lineRule="auto"/>
      <w:contextualSpacing w:val="0"/>
      <w:jc w:val="left"/>
      <w:outlineLvl w:val="1"/>
    </w:pPr>
    <w:rPr>
      <w:rFonts w:asciiTheme="majorBidi" w:hAnsiTheme="majorBidi" w:cstheme="majorBidi"/>
      <w:b/>
      <w:sz w:val="24"/>
      <w:szCs w:val="24"/>
    </w:rPr>
  </w:style>
  <w:style w:type="paragraph" w:styleId="Heading3">
    <w:name w:val="heading 3"/>
    <w:basedOn w:val="HTMLPreformatted"/>
    <w:next w:val="Normal"/>
    <w:link w:val="Heading3Char"/>
    <w:qFormat/>
    <w:rsid w:val="008C7E13"/>
    <w:pPr>
      <w:spacing w:before="240" w:after="240" w:line="276" w:lineRule="auto"/>
      <w:ind w:left="720" w:hanging="360"/>
      <w:jc w:val="both"/>
      <w:outlineLvl w:val="2"/>
    </w:pPr>
    <w:rPr>
      <w:rFonts w:asciiTheme="majorBidi" w:eastAsia="Calibri" w:hAnsiTheme="majorBidi" w:cstheme="majorBidi"/>
      <w:b/>
      <w:sz w:val="24"/>
      <w:szCs w:val="24"/>
      <w:lang w:val="en-US" w:bidi="ar-DZ"/>
    </w:rPr>
  </w:style>
  <w:style w:type="paragraph" w:styleId="Heading4">
    <w:name w:val="heading 4"/>
    <w:basedOn w:val="Normal"/>
    <w:next w:val="Normal"/>
    <w:link w:val="Heading4Char"/>
    <w:qFormat/>
    <w:rsid w:val="000E3245"/>
    <w:pPr>
      <w:numPr>
        <w:ilvl w:val="3"/>
        <w:numId w:val="38"/>
      </w:numPr>
      <w:spacing w:before="40" w:after="40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571E"/>
    <w:pPr>
      <w:keepNext/>
      <w:keepLines/>
      <w:numPr>
        <w:ilvl w:val="4"/>
        <w:numId w:val="38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ps">
    <w:name w:val="hps"/>
    <w:basedOn w:val="DefaultParagraphFont"/>
    <w:rsid w:val="00147AAA"/>
  </w:style>
  <w:style w:type="paragraph" w:styleId="ListParagraph">
    <w:name w:val="List Paragraph"/>
    <w:basedOn w:val="Normal"/>
    <w:uiPriority w:val="34"/>
    <w:qFormat/>
    <w:rsid w:val="005C648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rsid w:val="008C7E13"/>
    <w:rPr>
      <w:rFonts w:asciiTheme="majorBidi" w:eastAsia="Times New Roman" w:hAnsiTheme="majorBidi" w:cstheme="majorBidi"/>
      <w:b/>
      <w:sz w:val="28"/>
      <w:szCs w:val="28"/>
      <w:shd w:val="clear" w:color="auto" w:fill="FFFFFF"/>
      <w:lang w:val="en-US" w:eastAsia="fr-FR"/>
    </w:rPr>
  </w:style>
  <w:style w:type="character" w:customStyle="1" w:styleId="Heading2Char">
    <w:name w:val="Heading 2 Char"/>
    <w:basedOn w:val="DefaultParagraphFont"/>
    <w:link w:val="Heading2"/>
    <w:rsid w:val="008C7E13"/>
    <w:rPr>
      <w:rFonts w:asciiTheme="majorBidi" w:eastAsia="SimSun" w:hAnsiTheme="majorBidi" w:cstheme="majorBidi"/>
      <w:b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rsid w:val="008C7E13"/>
    <w:rPr>
      <w:rFonts w:asciiTheme="majorBidi" w:eastAsia="Calibri" w:hAnsiTheme="majorBidi" w:cstheme="majorBidi"/>
      <w:b/>
      <w:sz w:val="24"/>
      <w:szCs w:val="24"/>
      <w:lang w:val="en-US" w:eastAsia="fr-FR" w:bidi="ar-DZ"/>
    </w:rPr>
  </w:style>
  <w:style w:type="character" w:customStyle="1" w:styleId="Heading4Char">
    <w:name w:val="Heading 4 Char"/>
    <w:basedOn w:val="DefaultParagraphFont"/>
    <w:link w:val="Heading4"/>
    <w:rsid w:val="000E3245"/>
    <w:rPr>
      <w:rFonts w:ascii="Times New Roman" w:eastAsia="SimSun" w:hAnsi="Times New Roman" w:cs="Times New Roman"/>
      <w:i/>
      <w:iCs/>
      <w:noProof/>
      <w:sz w:val="20"/>
      <w:szCs w:val="20"/>
      <w:lang w:val="en-GB"/>
    </w:rPr>
  </w:style>
  <w:style w:type="paragraph" w:styleId="BodyText">
    <w:name w:val="Body Text"/>
    <w:basedOn w:val="Normal"/>
    <w:link w:val="BodyTextChar"/>
    <w:rsid w:val="000E3245"/>
    <w:pPr>
      <w:spacing w:after="120" w:line="228" w:lineRule="auto"/>
      <w:ind w:firstLine="288"/>
      <w:jc w:val="both"/>
    </w:pPr>
    <w:rPr>
      <w:spacing w:val="-1"/>
    </w:rPr>
  </w:style>
  <w:style w:type="character" w:customStyle="1" w:styleId="BodyTextChar">
    <w:name w:val="Body Text Char"/>
    <w:basedOn w:val="DefaultParagraphFont"/>
    <w:link w:val="BodyText"/>
    <w:rsid w:val="000E3245"/>
    <w:rPr>
      <w:rFonts w:ascii="Times New Roman" w:eastAsia="SimSun" w:hAnsi="Times New Roman" w:cs="Times New Roman"/>
      <w:spacing w:val="-1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324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E3245"/>
    <w:rPr>
      <w:rFonts w:ascii="Tahoma" w:eastAsia="SimSun" w:hAnsi="Tahoma" w:cs="Tahoma"/>
      <w:sz w:val="16"/>
      <w:szCs w:val="16"/>
      <w:lang w:val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0E32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  <w:lang w:val="fr-FR" w:eastAsia="fr-FR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E3245"/>
    <w:rPr>
      <w:rFonts w:ascii="Courier New" w:eastAsia="Times New Roman" w:hAnsi="Courier New" w:cs="Courier New"/>
      <w:sz w:val="20"/>
      <w:szCs w:val="20"/>
      <w:lang w:eastAsia="fr-FR"/>
    </w:rPr>
  </w:style>
  <w:style w:type="table" w:styleId="TableGrid">
    <w:name w:val="Table Grid"/>
    <w:basedOn w:val="TableNormal"/>
    <w:uiPriority w:val="39"/>
    <w:rsid w:val="000E3245"/>
    <w:pPr>
      <w:spacing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Paragraph">
    <w:name w:val="Paragraph"/>
    <w:basedOn w:val="Normal"/>
    <w:next w:val="Normal"/>
    <w:qFormat/>
    <w:rsid w:val="000E3245"/>
    <w:pPr>
      <w:widowControl w:val="0"/>
      <w:spacing w:before="240" w:line="480" w:lineRule="auto"/>
      <w:jc w:val="left"/>
    </w:pPr>
    <w:rPr>
      <w:rFonts w:eastAsia="Times New Roman"/>
      <w:sz w:val="24"/>
      <w:szCs w:val="24"/>
      <w:lang w:eastAsia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571E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883CA6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3CA6"/>
    <w:rPr>
      <w:rFonts w:ascii="Times New Roman" w:eastAsia="SimSu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83CA6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3CA6"/>
    <w:rPr>
      <w:rFonts w:ascii="Times New Roman" w:eastAsia="SimSun" w:hAnsi="Times New Roman" w:cs="Times New Roman"/>
      <w:sz w:val="20"/>
      <w:szCs w:val="20"/>
      <w:lang w:val="en-US"/>
    </w:rPr>
  </w:style>
  <w:style w:type="character" w:styleId="PlaceholderText">
    <w:name w:val="Placeholder Text"/>
    <w:basedOn w:val="DefaultParagraphFont"/>
    <w:uiPriority w:val="99"/>
    <w:semiHidden/>
    <w:rsid w:val="00B2073E"/>
    <w:rPr>
      <w:color w:val="808080"/>
    </w:rPr>
  </w:style>
  <w:style w:type="character" w:customStyle="1" w:styleId="shorttext">
    <w:name w:val="short_text"/>
    <w:basedOn w:val="DefaultParagraphFont"/>
    <w:rsid w:val="00705593"/>
  </w:style>
  <w:style w:type="paragraph" w:customStyle="1" w:styleId="Affiliation">
    <w:name w:val="Affiliation"/>
    <w:rsid w:val="00E36171"/>
    <w:pPr>
      <w:spacing w:line="240" w:lineRule="auto"/>
      <w:jc w:val="center"/>
    </w:pPr>
    <w:rPr>
      <w:rFonts w:ascii="Times New Roman" w:eastAsia="SimSun" w:hAnsi="Times New Roman" w:cs="Times New Roman"/>
      <w:sz w:val="20"/>
      <w:szCs w:val="20"/>
      <w:lang w:val="en-US"/>
    </w:rPr>
  </w:style>
  <w:style w:type="paragraph" w:customStyle="1" w:styleId="Author">
    <w:name w:val="Author"/>
    <w:rsid w:val="00E36171"/>
    <w:pPr>
      <w:spacing w:before="360" w:after="40" w:line="240" w:lineRule="auto"/>
      <w:jc w:val="center"/>
    </w:pPr>
    <w:rPr>
      <w:rFonts w:ascii="Times New Roman" w:eastAsia="SimSun" w:hAnsi="Times New Roman" w:cs="Times New Roman"/>
      <w:noProof/>
      <w:lang w:val="en-US"/>
    </w:rPr>
  </w:style>
  <w:style w:type="table" w:customStyle="1" w:styleId="Ombrageclair1">
    <w:name w:val="Ombrage clair1"/>
    <w:basedOn w:val="TableNormal"/>
    <w:uiPriority w:val="60"/>
    <w:rsid w:val="00BF48AA"/>
    <w:pPr>
      <w:spacing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4" w:space="0" w:color="auto"/>
        <w:bottom w:val="single" w:sz="4" w:space="0" w:color="auto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yperlink">
    <w:name w:val="Hyperlink"/>
    <w:basedOn w:val="DefaultParagraphFont"/>
    <w:uiPriority w:val="99"/>
    <w:unhideWhenUsed/>
    <w:rsid w:val="00F12511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86407F"/>
  </w:style>
  <w:style w:type="character" w:customStyle="1" w:styleId="year">
    <w:name w:val="year"/>
    <w:basedOn w:val="DefaultParagraphFont"/>
    <w:rsid w:val="0086407F"/>
  </w:style>
  <w:style w:type="character" w:styleId="Emphasis">
    <w:name w:val="Emphasis"/>
    <w:basedOn w:val="DefaultParagraphFont"/>
    <w:uiPriority w:val="20"/>
    <w:qFormat/>
    <w:rsid w:val="00392BC8"/>
    <w:rPr>
      <w:i/>
      <w:iCs/>
    </w:rPr>
  </w:style>
  <w:style w:type="character" w:customStyle="1" w:styleId="st">
    <w:name w:val="st"/>
    <w:basedOn w:val="DefaultParagraphFont"/>
    <w:rsid w:val="00FA753A"/>
  </w:style>
  <w:style w:type="paragraph" w:styleId="Revision">
    <w:name w:val="Revision"/>
    <w:hidden/>
    <w:uiPriority w:val="99"/>
    <w:semiHidden/>
    <w:rsid w:val="00755DBC"/>
    <w:pPr>
      <w:spacing w:line="240" w:lineRule="auto"/>
      <w:ind w:firstLine="0"/>
      <w:jc w:val="left"/>
    </w:pPr>
    <w:rPr>
      <w:rFonts w:ascii="Times New Roman" w:eastAsia="SimSun" w:hAnsi="Times New Roman" w:cs="Times New Roman"/>
      <w:sz w:val="20"/>
      <w:szCs w:val="20"/>
      <w:lang w:val="en-GB"/>
    </w:rPr>
  </w:style>
  <w:style w:type="paragraph" w:customStyle="1" w:styleId="AuthorAffiliation">
    <w:name w:val="Author Affiliation"/>
    <w:basedOn w:val="Normal"/>
    <w:uiPriority w:val="99"/>
    <w:rsid w:val="00531449"/>
    <w:pPr>
      <w:ind w:firstLine="0"/>
    </w:pPr>
    <w:rPr>
      <w:rFonts w:eastAsia="Times New Roman"/>
      <w:i/>
      <w:iCs/>
      <w:lang w:val="en-US"/>
    </w:rPr>
  </w:style>
  <w:style w:type="paragraph" w:styleId="NoSpacing">
    <w:name w:val="No Spacing"/>
    <w:uiPriority w:val="1"/>
    <w:qFormat/>
    <w:rsid w:val="00D86878"/>
    <w:pPr>
      <w:spacing w:line="240" w:lineRule="auto"/>
      <w:ind w:firstLine="0"/>
    </w:pPr>
    <w:rPr>
      <w:rFonts w:asciiTheme="majorBidi" w:eastAsia="SimSun" w:hAnsiTheme="majorBidi" w:cstheme="majorBidi"/>
      <w:sz w:val="24"/>
      <w:szCs w:val="24"/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F6AA8"/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6AA8"/>
    <w:rPr>
      <w:rFonts w:ascii="Times New Roman" w:eastAsia="SimSun" w:hAnsi="Times New Roman" w:cs="Times New Roman"/>
      <w:noProof/>
      <w:sz w:val="20"/>
      <w:szCs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F6AA8"/>
    <w:pPr>
      <w:jc w:val="both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F6AA8"/>
    <w:rPr>
      <w:rFonts w:ascii="Times New Roman" w:eastAsia="SimSun" w:hAnsi="Times New Roman" w:cs="Times New Roman"/>
      <w:noProof/>
      <w:sz w:val="20"/>
      <w:szCs w:val="20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9E1CD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32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5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1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5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01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41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228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998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3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073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5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48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6582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933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459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788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39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423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4002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19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9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50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786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8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1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49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120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2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22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7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731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369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176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441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76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553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FEDD209-F180-477E-A6FA-1A167D86FE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020</Words>
  <Characters>5818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rahim</dc:creator>
  <cp:lastModifiedBy>brahim benaissa</cp:lastModifiedBy>
  <cp:revision>9</cp:revision>
  <cp:lastPrinted>2023-03-20T14:52:00Z</cp:lastPrinted>
  <dcterms:created xsi:type="dcterms:W3CDTF">2021-03-19T04:55:00Z</dcterms:created>
  <dcterms:modified xsi:type="dcterms:W3CDTF">2023-03-20T14:53:00Z</dcterms:modified>
</cp:coreProperties>
</file>